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CF409A" w14:textId="434ED0F1" w:rsidR="004D45ED" w:rsidRPr="005B5255" w:rsidRDefault="00A616B7" w:rsidP="00C86A76">
      <w:pPr>
        <w:pBdr>
          <w:top w:val="nil"/>
          <w:left w:val="nil"/>
          <w:bottom w:val="nil"/>
          <w:right w:val="nil"/>
          <w:between w:val="nil"/>
        </w:pBdr>
      </w:pPr>
      <w:r w:rsidRPr="005B5255">
        <w:rPr>
          <w:b/>
        </w:rPr>
        <w:t>TITLE</w:t>
      </w:r>
      <w:r w:rsidR="006F1076" w:rsidRPr="005B5255">
        <w:rPr>
          <w:u w:val="single"/>
        </w:rPr>
        <w:t>:</w:t>
      </w:r>
    </w:p>
    <w:p w14:paraId="06EE1343" w14:textId="67C0A38C" w:rsidR="004D45ED" w:rsidRPr="005B5255" w:rsidRDefault="00020805" w:rsidP="005B5255">
      <w:pPr>
        <w:rPr>
          <w:b/>
          <w:bCs/>
          <w:iCs/>
        </w:rPr>
      </w:pPr>
      <w:r w:rsidRPr="005B5255">
        <w:rPr>
          <w:iCs/>
        </w:rPr>
        <w:t xml:space="preserve">Utilizing </w:t>
      </w:r>
      <w:r w:rsidRPr="005B5255">
        <w:rPr>
          <w:i/>
        </w:rPr>
        <w:t xml:space="preserve">In Vivo </w:t>
      </w:r>
      <w:r w:rsidRPr="005B5255">
        <w:rPr>
          <w:iCs/>
        </w:rPr>
        <w:t>Postnatal Electroporation to Study Cerebellar Granule Neuron Morphology</w:t>
      </w:r>
      <w:r w:rsidR="00E1610D" w:rsidRPr="005B5255">
        <w:rPr>
          <w:iCs/>
        </w:rPr>
        <w:t xml:space="preserve"> and Synapse Development</w:t>
      </w:r>
    </w:p>
    <w:p w14:paraId="7665B779" w14:textId="77777777" w:rsidR="004D45ED" w:rsidRPr="005B5255" w:rsidRDefault="004D45ED" w:rsidP="005B5255">
      <w:pPr>
        <w:rPr>
          <w:b/>
        </w:rPr>
      </w:pPr>
    </w:p>
    <w:p w14:paraId="373C8E64" w14:textId="347E93A0" w:rsidR="004D45ED" w:rsidRPr="005B5255" w:rsidRDefault="00A616B7" w:rsidP="005B5255">
      <w:r w:rsidRPr="005B5255">
        <w:rPr>
          <w:b/>
        </w:rPr>
        <w:t xml:space="preserve">AUTHORS AND AFFILIATIONS: </w:t>
      </w:r>
    </w:p>
    <w:p w14:paraId="2C83A014" w14:textId="44669F46" w:rsidR="009158EB" w:rsidRPr="005B5255" w:rsidRDefault="009158EB" w:rsidP="005B5255">
      <w:pPr>
        <w:rPr>
          <w:bCs/>
        </w:rPr>
      </w:pPr>
      <w:r w:rsidRPr="005B5255">
        <w:rPr>
          <w:bCs/>
        </w:rPr>
        <w:t>Urann Chan</w:t>
      </w:r>
      <w:r w:rsidR="00684799" w:rsidRPr="005B5255">
        <w:rPr>
          <w:bCs/>
        </w:rPr>
        <w:t xml:space="preserve">, </w:t>
      </w:r>
      <w:r w:rsidRPr="005B5255">
        <w:rPr>
          <w:bCs/>
        </w:rPr>
        <w:t>Diwas Gautam</w:t>
      </w:r>
      <w:r w:rsidR="00684799" w:rsidRPr="005B5255">
        <w:rPr>
          <w:bCs/>
        </w:rPr>
        <w:t xml:space="preserve">, </w:t>
      </w:r>
      <w:r w:rsidRPr="005B5255">
        <w:rPr>
          <w:bCs/>
        </w:rPr>
        <w:t>Anne E. West</w:t>
      </w:r>
    </w:p>
    <w:p w14:paraId="028870C1" w14:textId="7778D4FD" w:rsidR="00684799" w:rsidRPr="005B5255" w:rsidRDefault="00684799" w:rsidP="005B5255">
      <w:pPr>
        <w:rPr>
          <w:bCs/>
        </w:rPr>
      </w:pPr>
    </w:p>
    <w:p w14:paraId="0CFFDB7F" w14:textId="436E6C5E" w:rsidR="00684799" w:rsidRPr="005B5255" w:rsidRDefault="00684799" w:rsidP="005B5255">
      <w:pPr>
        <w:rPr>
          <w:bCs/>
        </w:rPr>
      </w:pPr>
      <w:r w:rsidRPr="005B5255">
        <w:rPr>
          <w:bCs/>
        </w:rPr>
        <w:t>Department of Neurobiology, Duke University Medical Center, Durham, NC 27710, USA</w:t>
      </w:r>
    </w:p>
    <w:p w14:paraId="718FF7C7" w14:textId="119E0DA9" w:rsidR="00684799" w:rsidRPr="005B5255" w:rsidRDefault="00684799" w:rsidP="005B5255">
      <w:pPr>
        <w:rPr>
          <w:bCs/>
        </w:rPr>
      </w:pPr>
    </w:p>
    <w:p w14:paraId="777EC21D" w14:textId="60D81139" w:rsidR="00373828" w:rsidRPr="005B5255" w:rsidRDefault="00373828" w:rsidP="005B5255">
      <w:pPr>
        <w:rPr>
          <w:b/>
        </w:rPr>
      </w:pPr>
      <w:r w:rsidRPr="005B5255">
        <w:rPr>
          <w:b/>
        </w:rPr>
        <w:t xml:space="preserve">Email addresses of co-authors: </w:t>
      </w:r>
    </w:p>
    <w:p w14:paraId="107C785D" w14:textId="73D11526" w:rsidR="00684799" w:rsidRPr="005B5255" w:rsidRDefault="00684799" w:rsidP="005B5255">
      <w:pPr>
        <w:rPr>
          <w:bCs/>
        </w:rPr>
      </w:pPr>
      <w:r w:rsidRPr="005B5255">
        <w:rPr>
          <w:bCs/>
        </w:rPr>
        <w:t xml:space="preserve">Urann Chan </w:t>
      </w:r>
      <w:r w:rsidR="00373828" w:rsidRPr="005B5255">
        <w:rPr>
          <w:bCs/>
        </w:rPr>
        <w:tab/>
      </w:r>
      <w:r w:rsidR="00373828" w:rsidRPr="005B5255">
        <w:rPr>
          <w:bCs/>
        </w:rPr>
        <w:tab/>
      </w:r>
      <w:r w:rsidRPr="005B5255">
        <w:rPr>
          <w:bCs/>
        </w:rPr>
        <w:t>(</w:t>
      </w:r>
      <w:hyperlink r:id="rId7" w:history="1">
        <w:r w:rsidRPr="005B5255">
          <w:rPr>
            <w:rStyle w:val="Hyperlink"/>
            <w:bCs/>
            <w:color w:val="auto"/>
          </w:rPr>
          <w:t>urann.chan@duke.edu</w:t>
        </w:r>
      </w:hyperlink>
      <w:r w:rsidRPr="005B5255">
        <w:rPr>
          <w:bCs/>
        </w:rPr>
        <w:t>)</w:t>
      </w:r>
    </w:p>
    <w:p w14:paraId="1222441B" w14:textId="3D42AFB3" w:rsidR="00684799" w:rsidRPr="005B5255" w:rsidRDefault="00684799" w:rsidP="005B5255">
      <w:pPr>
        <w:rPr>
          <w:bCs/>
        </w:rPr>
      </w:pPr>
      <w:r w:rsidRPr="005B5255">
        <w:rPr>
          <w:bCs/>
        </w:rPr>
        <w:t xml:space="preserve">Diwas Gautam </w:t>
      </w:r>
      <w:r w:rsidR="00373828" w:rsidRPr="005B5255">
        <w:rPr>
          <w:bCs/>
        </w:rPr>
        <w:tab/>
      </w:r>
      <w:r w:rsidRPr="005B5255">
        <w:rPr>
          <w:bCs/>
        </w:rPr>
        <w:t>(</w:t>
      </w:r>
      <w:hyperlink r:id="rId8" w:history="1">
        <w:r w:rsidRPr="005B5255">
          <w:rPr>
            <w:rStyle w:val="Hyperlink"/>
            <w:bCs/>
            <w:color w:val="auto"/>
          </w:rPr>
          <w:t>diwas.gautam@duke.edu</w:t>
        </w:r>
      </w:hyperlink>
      <w:r w:rsidRPr="005B5255">
        <w:rPr>
          <w:bCs/>
        </w:rPr>
        <w:t>)</w:t>
      </w:r>
    </w:p>
    <w:p w14:paraId="080EBAC3" w14:textId="77777777" w:rsidR="00373828" w:rsidRPr="005B5255" w:rsidRDefault="00373828" w:rsidP="005B5255">
      <w:pPr>
        <w:rPr>
          <w:bCs/>
        </w:rPr>
      </w:pPr>
    </w:p>
    <w:p w14:paraId="47363958" w14:textId="77777777" w:rsidR="00373828" w:rsidRPr="005B5255" w:rsidRDefault="00684799" w:rsidP="005B5255">
      <w:pPr>
        <w:rPr>
          <w:b/>
        </w:rPr>
      </w:pPr>
      <w:r w:rsidRPr="005B5255">
        <w:rPr>
          <w:b/>
        </w:rPr>
        <w:t xml:space="preserve">Corresponding author: </w:t>
      </w:r>
    </w:p>
    <w:p w14:paraId="479B7BC0" w14:textId="53415EAF" w:rsidR="00684799" w:rsidRPr="005B5255" w:rsidRDefault="00684799" w:rsidP="005B5255">
      <w:pPr>
        <w:rPr>
          <w:bCs/>
        </w:rPr>
      </w:pPr>
      <w:r w:rsidRPr="005B5255">
        <w:rPr>
          <w:bCs/>
        </w:rPr>
        <w:t xml:space="preserve">Anne E. West </w:t>
      </w:r>
      <w:r w:rsidR="00373828" w:rsidRPr="005B5255">
        <w:rPr>
          <w:bCs/>
        </w:rPr>
        <w:tab/>
      </w:r>
      <w:r w:rsidR="00373828" w:rsidRPr="005B5255">
        <w:rPr>
          <w:bCs/>
        </w:rPr>
        <w:tab/>
      </w:r>
      <w:r w:rsidRPr="005B5255">
        <w:rPr>
          <w:bCs/>
        </w:rPr>
        <w:t>(</w:t>
      </w:r>
      <w:hyperlink r:id="rId9" w:history="1">
        <w:r w:rsidRPr="005B5255">
          <w:rPr>
            <w:rStyle w:val="Hyperlink"/>
            <w:bCs/>
            <w:color w:val="auto"/>
          </w:rPr>
          <w:t>west@neuro.duke.edu</w:t>
        </w:r>
      </w:hyperlink>
      <w:r w:rsidRPr="005B5255">
        <w:rPr>
          <w:bCs/>
        </w:rPr>
        <w:t xml:space="preserve">) </w:t>
      </w:r>
    </w:p>
    <w:p w14:paraId="19169929" w14:textId="77777777" w:rsidR="004D45ED" w:rsidRPr="005B5255" w:rsidRDefault="004D45ED" w:rsidP="005B5255"/>
    <w:p w14:paraId="12FE7F82" w14:textId="170104A0" w:rsidR="004D45ED" w:rsidRPr="005B5255" w:rsidRDefault="00A616B7" w:rsidP="005B5255">
      <w:pPr>
        <w:pBdr>
          <w:top w:val="nil"/>
          <w:left w:val="nil"/>
          <w:bottom w:val="nil"/>
          <w:right w:val="nil"/>
          <w:between w:val="nil"/>
        </w:pBdr>
      </w:pPr>
      <w:r w:rsidRPr="005B5255">
        <w:rPr>
          <w:b/>
        </w:rPr>
        <w:t>KEYWORDS:</w:t>
      </w:r>
    </w:p>
    <w:p w14:paraId="486E47E3" w14:textId="06D81E79" w:rsidR="004D45ED" w:rsidRPr="005B5255" w:rsidRDefault="007103B4" w:rsidP="005B5255">
      <w:r w:rsidRPr="005B5255">
        <w:t>Neuronal development, cerebellum</w:t>
      </w:r>
      <w:r w:rsidR="001C6AF4" w:rsidRPr="005B5255">
        <w:t>, dendrite, synapse</w:t>
      </w:r>
      <w:r w:rsidR="0023096D" w:rsidRPr="005B5255">
        <w:t>, granule neuron</w:t>
      </w:r>
      <w:r w:rsidR="006F2F5D" w:rsidRPr="005B5255">
        <w:t>, electroporation</w:t>
      </w:r>
    </w:p>
    <w:p w14:paraId="49C8A901" w14:textId="77777777" w:rsidR="004D45ED" w:rsidRPr="005B5255" w:rsidRDefault="004D45ED" w:rsidP="005B5255">
      <w:pPr>
        <w:pBdr>
          <w:top w:val="nil"/>
          <w:left w:val="nil"/>
          <w:bottom w:val="nil"/>
          <w:right w:val="nil"/>
          <w:between w:val="nil"/>
        </w:pBdr>
      </w:pPr>
    </w:p>
    <w:p w14:paraId="32086787" w14:textId="39817925" w:rsidR="004D45ED" w:rsidRPr="005B5255" w:rsidRDefault="00A616B7" w:rsidP="005B5255">
      <w:r w:rsidRPr="005B5255">
        <w:rPr>
          <w:b/>
        </w:rPr>
        <w:t>SUMMARY:</w:t>
      </w:r>
      <w:r w:rsidRPr="005B5255">
        <w:t xml:space="preserve"> </w:t>
      </w:r>
    </w:p>
    <w:p w14:paraId="1944BC3D" w14:textId="50D15A7E" w:rsidR="001A2CD0" w:rsidRPr="005B5255" w:rsidRDefault="001A2CD0" w:rsidP="005B5255">
      <w:r w:rsidRPr="005B5255">
        <w:t xml:space="preserve">Here we describe a method to visualize </w:t>
      </w:r>
      <w:r w:rsidR="00B76B65" w:rsidRPr="005B5255">
        <w:t xml:space="preserve">synaptogenesis of </w:t>
      </w:r>
      <w:r w:rsidRPr="005B5255">
        <w:t xml:space="preserve">granule neurons </w:t>
      </w:r>
      <w:r w:rsidR="00740268" w:rsidRPr="005B5255">
        <w:t>in the mouse</w:t>
      </w:r>
      <w:r w:rsidR="00A5523E" w:rsidRPr="005B5255">
        <w:t xml:space="preserve"> cerebellum</w:t>
      </w:r>
      <w:r w:rsidR="00740268" w:rsidRPr="005B5255">
        <w:t xml:space="preserve"> over the time</w:t>
      </w:r>
      <w:r w:rsidR="00A5523E" w:rsidRPr="005B5255">
        <w:t xml:space="preserve"> </w:t>
      </w:r>
      <w:r w:rsidR="00740268" w:rsidRPr="005B5255">
        <w:t xml:space="preserve">course of postnatal </w:t>
      </w:r>
      <w:r w:rsidR="009B0DC5">
        <w:t xml:space="preserve">brain </w:t>
      </w:r>
      <w:r w:rsidRPr="005B5255">
        <w:t xml:space="preserve">development </w:t>
      </w:r>
      <w:r w:rsidR="00740268" w:rsidRPr="005B5255">
        <w:t xml:space="preserve">when </w:t>
      </w:r>
      <w:r w:rsidRPr="005B5255">
        <w:t>the</w:t>
      </w:r>
      <w:r w:rsidR="00740268" w:rsidRPr="005B5255">
        <w:t>se</w:t>
      </w:r>
      <w:r w:rsidRPr="005B5255">
        <w:t xml:space="preserve"> cells </w:t>
      </w:r>
      <w:r w:rsidR="00275087" w:rsidRPr="005B5255">
        <w:t>refine their synaptic structures</w:t>
      </w:r>
      <w:r w:rsidR="009B0DC5">
        <w:t xml:space="preserve"> and form synapses</w:t>
      </w:r>
      <w:r w:rsidR="00B76B65" w:rsidRPr="005B5255">
        <w:t xml:space="preserve"> to integrate themselves into the overall brain circuit</w:t>
      </w:r>
      <w:r w:rsidRPr="005B5255">
        <w:t>.</w:t>
      </w:r>
    </w:p>
    <w:p w14:paraId="31763950" w14:textId="77777777" w:rsidR="004D45ED" w:rsidRPr="005B5255" w:rsidRDefault="004D45ED" w:rsidP="005B5255"/>
    <w:p w14:paraId="1F818BE7" w14:textId="07A4EA30" w:rsidR="004D45ED" w:rsidRPr="005B5255" w:rsidRDefault="00A616B7" w:rsidP="005B5255">
      <w:r w:rsidRPr="005B5255">
        <w:rPr>
          <w:b/>
        </w:rPr>
        <w:t>ABSTRACT:</w:t>
      </w:r>
      <w:r w:rsidRPr="005B5255">
        <w:t xml:space="preserve"> </w:t>
      </w:r>
    </w:p>
    <w:p w14:paraId="42274131" w14:textId="02971FC5" w:rsidR="009158EB" w:rsidRPr="005B5255" w:rsidRDefault="00710165" w:rsidP="005B5255">
      <w:r w:rsidRPr="005B5255">
        <w:t>N</w:t>
      </w:r>
      <w:r w:rsidR="009158EB" w:rsidRPr="005B5255">
        <w:t xml:space="preserve">eurons undergo dynamic changes in </w:t>
      </w:r>
      <w:r w:rsidR="00FF7E33" w:rsidRPr="005B5255">
        <w:t xml:space="preserve">their </w:t>
      </w:r>
      <w:r w:rsidR="009158EB" w:rsidRPr="005B5255">
        <w:t xml:space="preserve">structure and function </w:t>
      </w:r>
      <w:r w:rsidR="00FF7E33" w:rsidRPr="005B5255">
        <w:t xml:space="preserve">during </w:t>
      </w:r>
      <w:r w:rsidR="007E6A8A">
        <w:t xml:space="preserve">brain </w:t>
      </w:r>
      <w:r w:rsidR="00FF7E33" w:rsidRPr="005B5255">
        <w:t xml:space="preserve">development to </w:t>
      </w:r>
      <w:r w:rsidR="009158EB" w:rsidRPr="005B5255">
        <w:t>form appropriate connections with other cells. The rodent cerebellum is an ideal system to track the development and morphogenesis of a single cell</w:t>
      </w:r>
      <w:r w:rsidR="00CF76D9" w:rsidRPr="005B5255">
        <w:t xml:space="preserve"> </w:t>
      </w:r>
      <w:r w:rsidR="009158EB" w:rsidRPr="005B5255">
        <w:t>type, the cerebellar granule neuron (CGN), across time. Here</w:t>
      </w:r>
      <w:r w:rsidR="00A63196" w:rsidRPr="005B5255">
        <w:t>,</w:t>
      </w:r>
      <w:r w:rsidR="009158EB" w:rsidRPr="005B5255">
        <w:t xml:space="preserve"> </w:t>
      </w:r>
      <w:r w:rsidR="009158EB" w:rsidRPr="005B5255">
        <w:rPr>
          <w:i/>
          <w:iCs/>
        </w:rPr>
        <w:t>in vivo</w:t>
      </w:r>
      <w:r w:rsidR="009158EB" w:rsidRPr="005B5255">
        <w:t xml:space="preserve"> electroporation of </w:t>
      </w:r>
      <w:r w:rsidR="00FF7E33" w:rsidRPr="005B5255">
        <w:t xml:space="preserve">granule neuron progenitors in </w:t>
      </w:r>
      <w:r w:rsidR="00740268" w:rsidRPr="005B5255">
        <w:t>the developing mouse cerebellum</w:t>
      </w:r>
      <w:r w:rsidR="009158EB" w:rsidRPr="005B5255">
        <w:t xml:space="preserve"> </w:t>
      </w:r>
      <w:r w:rsidR="00A63196" w:rsidRPr="005B5255">
        <w:t xml:space="preserve">was employed </w:t>
      </w:r>
      <w:r w:rsidR="00740268" w:rsidRPr="005B5255">
        <w:t xml:space="preserve">to </w:t>
      </w:r>
      <w:r w:rsidR="009158EB" w:rsidRPr="005B5255">
        <w:t xml:space="preserve">sparsely label </w:t>
      </w:r>
      <w:r w:rsidR="00350E4A" w:rsidRPr="005B5255">
        <w:t xml:space="preserve">cells </w:t>
      </w:r>
      <w:r w:rsidR="009158EB" w:rsidRPr="005B5255">
        <w:t xml:space="preserve">for subsequent morphological analyses. </w:t>
      </w:r>
      <w:r w:rsidR="00A63196" w:rsidRPr="005B5255">
        <w:t>T</w:t>
      </w:r>
      <w:r w:rsidR="009158EB" w:rsidRPr="005B5255">
        <w:t xml:space="preserve">he efficacy of this technique </w:t>
      </w:r>
      <w:r w:rsidR="00A63196" w:rsidRPr="005B5255">
        <w:t xml:space="preserve">is demonstrated </w:t>
      </w:r>
      <w:r w:rsidR="009158EB" w:rsidRPr="005B5255">
        <w:t xml:space="preserve">in </w:t>
      </w:r>
      <w:r w:rsidR="00D719FB">
        <w:t>its ability to showcase</w:t>
      </w:r>
      <w:r w:rsidR="00D719FB" w:rsidRPr="005B5255">
        <w:t xml:space="preserve"> </w:t>
      </w:r>
      <w:r w:rsidR="009158EB" w:rsidRPr="005B5255">
        <w:t xml:space="preserve">key developmental stages </w:t>
      </w:r>
      <w:r w:rsidR="00F10074" w:rsidRPr="005B5255">
        <w:t xml:space="preserve">of </w:t>
      </w:r>
      <w:r w:rsidR="000C01D7" w:rsidRPr="005B5255">
        <w:t>CGN maturation</w:t>
      </w:r>
      <w:r w:rsidR="00CB206C" w:rsidRPr="005B5255">
        <w:t xml:space="preserve">, </w:t>
      </w:r>
      <w:r w:rsidR="00D719FB">
        <w:t>with a specific focus</w:t>
      </w:r>
      <w:r w:rsidR="00CB206C" w:rsidRPr="005B5255">
        <w:t xml:space="preserve"> on the formation of</w:t>
      </w:r>
      <w:r w:rsidR="009158EB" w:rsidRPr="005B5255">
        <w:t xml:space="preserve"> dendritic claws, which are specialized structures where these cells receive </w:t>
      </w:r>
      <w:r w:rsidR="00A63196" w:rsidRPr="005B5255">
        <w:t>the</w:t>
      </w:r>
      <w:r w:rsidR="009158EB" w:rsidRPr="005B5255">
        <w:t xml:space="preserve"> majority of their synaptic inputs</w:t>
      </w:r>
      <w:r w:rsidR="004C4C05" w:rsidRPr="005B5255">
        <w:t xml:space="preserve">. </w:t>
      </w:r>
      <w:r w:rsidR="00FF7E33" w:rsidRPr="005B5255">
        <w:t>In addition to</w:t>
      </w:r>
      <w:r w:rsidR="00DC24F6" w:rsidRPr="005B5255">
        <w:t xml:space="preserve"> providing snapshots of CGN</w:t>
      </w:r>
      <w:r w:rsidR="00FF7E33" w:rsidRPr="005B5255">
        <w:t xml:space="preserve"> synap</w:t>
      </w:r>
      <w:r w:rsidR="001D5D62" w:rsidRPr="005B5255">
        <w:t>tic</w:t>
      </w:r>
      <w:r w:rsidR="00FF7E33" w:rsidRPr="005B5255">
        <w:t xml:space="preserve"> structure</w:t>
      </w:r>
      <w:r w:rsidR="001D5D62" w:rsidRPr="005B5255">
        <w:t>s</w:t>
      </w:r>
      <w:r w:rsidR="001A2CD0" w:rsidRPr="005B5255">
        <w:rPr>
          <w:i/>
          <w:iCs/>
        </w:rPr>
        <w:t xml:space="preserve"> </w:t>
      </w:r>
      <w:r w:rsidR="001A2CD0" w:rsidRPr="005B5255">
        <w:t>throughout</w:t>
      </w:r>
      <w:r w:rsidR="00DC24F6" w:rsidRPr="005B5255">
        <w:t xml:space="preserve"> </w:t>
      </w:r>
      <w:r w:rsidR="007E6A8A">
        <w:t xml:space="preserve">cerebellar </w:t>
      </w:r>
      <w:r w:rsidR="00DC24F6" w:rsidRPr="005B5255">
        <w:t xml:space="preserve">development, </w:t>
      </w:r>
      <w:r w:rsidR="000C3502" w:rsidRPr="005B5255">
        <w:t>this technique</w:t>
      </w:r>
      <w:r w:rsidR="00DC24F6" w:rsidRPr="005B5255">
        <w:t xml:space="preserve"> </w:t>
      </w:r>
      <w:r w:rsidR="009158EB" w:rsidRPr="005B5255">
        <w:t xml:space="preserve">can be adapted </w:t>
      </w:r>
      <w:r w:rsidR="00FF7E33" w:rsidRPr="005B5255">
        <w:t xml:space="preserve">to </w:t>
      </w:r>
      <w:r w:rsidR="009158EB" w:rsidRPr="005B5255">
        <w:t xml:space="preserve">genetically manipulate </w:t>
      </w:r>
      <w:r w:rsidR="00DC24F6" w:rsidRPr="005B5255">
        <w:t>granule neurons</w:t>
      </w:r>
      <w:r w:rsidR="009158EB" w:rsidRPr="005B5255">
        <w:t xml:space="preserve"> in a cell-autonomous manner to study the role of any gene of interest and its effect on </w:t>
      </w:r>
      <w:r w:rsidR="00F10074" w:rsidRPr="005B5255">
        <w:t xml:space="preserve">CGN </w:t>
      </w:r>
      <w:r w:rsidR="009158EB" w:rsidRPr="005B5255">
        <w:t>morphology</w:t>
      </w:r>
      <w:r w:rsidR="007E6A8A">
        <w:t>, claw development,</w:t>
      </w:r>
      <w:r w:rsidR="009158EB" w:rsidRPr="005B5255">
        <w:t xml:space="preserve"> </w:t>
      </w:r>
      <w:r w:rsidR="007E6A8A">
        <w:t>and synaptogenesis</w:t>
      </w:r>
      <w:r w:rsidR="009158EB" w:rsidRPr="005B5255">
        <w:t>.</w:t>
      </w:r>
    </w:p>
    <w:p w14:paraId="1B2DF03F" w14:textId="10840097" w:rsidR="004D45ED" w:rsidRPr="005B5255" w:rsidRDefault="004D45ED" w:rsidP="005B5255"/>
    <w:p w14:paraId="4C666F1D" w14:textId="2580AC8B" w:rsidR="004D45ED" w:rsidRPr="005B5255" w:rsidRDefault="00A616B7" w:rsidP="005B5255">
      <w:r w:rsidRPr="005B5255">
        <w:rPr>
          <w:b/>
        </w:rPr>
        <w:t>INTRODUCTION:</w:t>
      </w:r>
      <w:r w:rsidRPr="005B5255">
        <w:t xml:space="preserve"> </w:t>
      </w:r>
    </w:p>
    <w:p w14:paraId="4E8D3A81" w14:textId="62A2AA25" w:rsidR="00D14048" w:rsidRPr="005B5255" w:rsidRDefault="00710165" w:rsidP="005B5255">
      <w:r w:rsidRPr="005B5255">
        <w:t xml:space="preserve">Brain development </w:t>
      </w:r>
      <w:r w:rsidR="00710E96" w:rsidRPr="005B5255">
        <w:t>is a prolonged</w:t>
      </w:r>
      <w:r w:rsidRPr="005B5255">
        <w:t xml:space="preserve"> process that extend</w:t>
      </w:r>
      <w:r w:rsidR="00710E96" w:rsidRPr="005B5255">
        <w:t>s</w:t>
      </w:r>
      <w:r w:rsidRPr="005B5255">
        <w:t xml:space="preserve"> from embryogenesis into postnatal life. During this time, the brain</w:t>
      </w:r>
      <w:r w:rsidR="00C42B86" w:rsidRPr="005B5255">
        <w:t xml:space="preserve"> integrates a combination of</w:t>
      </w:r>
      <w:r w:rsidRPr="005B5255">
        <w:t xml:space="preserve"> intrinsic and extrinsic </w:t>
      </w:r>
      <w:r w:rsidR="00C42B86" w:rsidRPr="005B5255">
        <w:t xml:space="preserve">stimuli </w:t>
      </w:r>
      <w:r w:rsidR="00F10074" w:rsidRPr="005B5255">
        <w:t>that sculpt</w:t>
      </w:r>
      <w:r w:rsidR="008C05CB" w:rsidRPr="005B5255">
        <w:t xml:space="preserve"> the </w:t>
      </w:r>
      <w:r w:rsidR="00F10074" w:rsidRPr="005B5255">
        <w:t xml:space="preserve">wiring </w:t>
      </w:r>
      <w:r w:rsidR="001D5D62" w:rsidRPr="005B5255">
        <w:t>of synapses</w:t>
      </w:r>
      <w:r w:rsidR="008C05CB" w:rsidRPr="005B5255">
        <w:t xml:space="preserve"> between dendrites and axons </w:t>
      </w:r>
      <w:r w:rsidR="00F10074" w:rsidRPr="005B5255">
        <w:t xml:space="preserve">to </w:t>
      </w:r>
      <w:r w:rsidR="00C42B86" w:rsidRPr="005B5255">
        <w:t>ultimately guide behavior</w:t>
      </w:r>
      <w:r w:rsidRPr="005B5255">
        <w:t xml:space="preserve">. </w:t>
      </w:r>
      <w:r w:rsidR="0011218C" w:rsidRPr="005B5255">
        <w:t xml:space="preserve">The rodent cerebellum </w:t>
      </w:r>
      <w:r w:rsidR="00307B1A" w:rsidRPr="005B5255">
        <w:t>is</w:t>
      </w:r>
      <w:r w:rsidRPr="005B5255">
        <w:t xml:space="preserve"> an </w:t>
      </w:r>
      <w:r w:rsidR="008C05CB" w:rsidRPr="005B5255">
        <w:t xml:space="preserve">ideal </w:t>
      </w:r>
      <w:r w:rsidR="0011218C" w:rsidRPr="005B5255">
        <w:t xml:space="preserve">model system </w:t>
      </w:r>
      <w:r w:rsidR="00D14048" w:rsidRPr="005B5255">
        <w:t xml:space="preserve">to </w:t>
      </w:r>
      <w:r w:rsidRPr="005B5255">
        <w:t xml:space="preserve">study </w:t>
      </w:r>
      <w:r w:rsidR="00307B1A" w:rsidRPr="005B5255">
        <w:t xml:space="preserve">how </w:t>
      </w:r>
      <w:r w:rsidR="008C05CB" w:rsidRPr="005B5255">
        <w:t xml:space="preserve">synapses </w:t>
      </w:r>
      <w:r w:rsidR="00307B1A" w:rsidRPr="005B5255">
        <w:t>develop</w:t>
      </w:r>
      <w:r w:rsidRPr="005B5255">
        <w:t xml:space="preserve"> </w:t>
      </w:r>
      <w:r w:rsidR="00307B1A" w:rsidRPr="005B5255">
        <w:t xml:space="preserve">because </w:t>
      </w:r>
      <w:r w:rsidRPr="005B5255">
        <w:t xml:space="preserve">the </w:t>
      </w:r>
      <w:r w:rsidR="00307B1A" w:rsidRPr="005B5255">
        <w:t>development</w:t>
      </w:r>
      <w:r w:rsidR="0011218C" w:rsidRPr="005B5255">
        <w:t xml:space="preserve"> </w:t>
      </w:r>
      <w:r w:rsidR="00307B1A" w:rsidRPr="005B5255">
        <w:t xml:space="preserve">of a single </w:t>
      </w:r>
      <w:r w:rsidR="008F3647" w:rsidRPr="005B5255">
        <w:t xml:space="preserve">neuron </w:t>
      </w:r>
      <w:r w:rsidR="00307B1A" w:rsidRPr="005B5255">
        <w:t xml:space="preserve">type, the </w:t>
      </w:r>
      <w:r w:rsidR="0011218C" w:rsidRPr="005B5255">
        <w:t xml:space="preserve">cerebellar granule neuron (CGN), </w:t>
      </w:r>
      <w:r w:rsidR="000C79E5" w:rsidRPr="005B5255">
        <w:t xml:space="preserve">can be tracked </w:t>
      </w:r>
      <w:r w:rsidR="0011218C" w:rsidRPr="005B5255">
        <w:t xml:space="preserve">as it transitions from </w:t>
      </w:r>
      <w:r w:rsidR="0011218C" w:rsidRPr="005B5255">
        <w:lastRenderedPageBreak/>
        <w:t>a progenitor cell to a mature neuron.</w:t>
      </w:r>
      <w:r w:rsidR="00D14048" w:rsidRPr="005B5255">
        <w:t xml:space="preserve"> This is due</w:t>
      </w:r>
      <w:r w:rsidR="00314885" w:rsidRPr="005B5255">
        <w:t>,</w:t>
      </w:r>
      <w:r w:rsidR="00D14048" w:rsidRPr="005B5255">
        <w:t xml:space="preserve"> in part, to the fact that a majority of the cerebellar cortex develops postnatally, which allows for easy </w:t>
      </w:r>
      <w:r w:rsidR="008C05CB" w:rsidRPr="005B5255">
        <w:t xml:space="preserve">genetic </w:t>
      </w:r>
      <w:r w:rsidR="00D14048" w:rsidRPr="005B5255">
        <w:t xml:space="preserve">manipulation </w:t>
      </w:r>
      <w:r w:rsidR="008C05CB" w:rsidRPr="005B5255">
        <w:t xml:space="preserve">and cell labeling </w:t>
      </w:r>
      <w:r w:rsidR="00D14048" w:rsidRPr="005B5255">
        <w:t>after birth</w:t>
      </w:r>
      <w:r w:rsidR="001522D4" w:rsidRPr="005B5255">
        <w:fldChar w:fldCharType="begin"/>
      </w:r>
      <w:r w:rsidR="001522D4" w:rsidRPr="005B5255">
        <w:instrText xml:space="preserve"> ADDIN EN.CITE &lt;EndNote&gt;&lt;Cite&gt;&lt;Author&gt;Altman&lt;/Author&gt;&lt;Year&gt;1997&lt;/Year&gt;&lt;IDText&gt;Development of the cerebellar system : in relation to its evolution, structure, and functions&lt;/IDText&gt;&lt;DisplayText&gt;&lt;style face="superscript"&gt;1&lt;/style&gt;&lt;/DisplayText&gt;&lt;record&gt;&lt;keywords&gt;&lt;keyword&gt;Cerebellum Growth.&lt;/keyword&gt;&lt;keyword&gt;Cerebellum Evolution.&lt;/keyword&gt;&lt;keyword&gt;Cerebellum Anatomy.&lt;/keyword&gt;&lt;keyword&gt;Cerebellum embryology.&lt;/keyword&gt;&lt;keyword&gt;Cerebellum growth &amp;amp; development.&lt;/keyword&gt;&lt;keyword&gt;Anatomy, Comparative.&lt;/keyword&gt;&lt;/keywords&gt;&lt;isbn&gt;0849394902&lt;/isbn&gt;&lt;titles&gt;&lt;title&gt;Development of the cerebellar system : in relation to its evolution, structure, and functions&lt;/title&gt;&lt;/titles&gt;&lt;pages&gt;783 p., 16 p. of plates&lt;/pages&gt;&lt;contributors&gt;&lt;authors&gt;&lt;author&gt;Altman, Joseph&lt;/author&gt;&lt;author&gt;Bayer, Shirley A.&lt;/author&gt;&lt;/authors&gt;&lt;/contributors&gt;&lt;added-date format="utc"&gt;1611722681&lt;/added-date&gt;&lt;pub-location&gt;Boca Raton&lt;/pub-location&gt;&lt;ref-type name="Book"&gt;6&lt;/ref-type&gt;&lt;dates&gt;&lt;year&gt;1997&lt;/year&gt;&lt;/dates&gt;&lt;rec-number&gt;91&lt;/rec-number&gt;&lt;publisher&gt;CRC Press&lt;/publisher&gt;&lt;last-updated-date format="utc"&gt;1611722681&lt;/last-updated-date&gt;&lt;/record&gt;&lt;/Cite&gt;&lt;/EndNote&gt;</w:instrText>
      </w:r>
      <w:r w:rsidR="001522D4" w:rsidRPr="005B5255">
        <w:fldChar w:fldCharType="separate"/>
      </w:r>
      <w:r w:rsidR="001522D4" w:rsidRPr="005B5255">
        <w:rPr>
          <w:noProof/>
          <w:vertAlign w:val="superscript"/>
        </w:rPr>
        <w:t>1</w:t>
      </w:r>
      <w:r w:rsidR="001522D4" w:rsidRPr="005B5255">
        <w:fldChar w:fldCharType="end"/>
      </w:r>
      <w:r w:rsidR="00D14048" w:rsidRPr="005B5255">
        <w:t>.</w:t>
      </w:r>
    </w:p>
    <w:p w14:paraId="1FA5B729" w14:textId="77777777" w:rsidR="00825762" w:rsidRPr="005B5255" w:rsidRDefault="00825762" w:rsidP="005B5255"/>
    <w:p w14:paraId="5C336244" w14:textId="77777777" w:rsidR="00A3601C" w:rsidRPr="005B5255" w:rsidRDefault="00350E4A" w:rsidP="005B5255">
      <w:r w:rsidRPr="005B5255">
        <w:t xml:space="preserve">In mammals, </w:t>
      </w:r>
      <w:r w:rsidR="0011218C" w:rsidRPr="005B5255">
        <w:t xml:space="preserve">CGN </w:t>
      </w:r>
      <w:r w:rsidR="00825762" w:rsidRPr="005B5255">
        <w:t xml:space="preserve">differentiation </w:t>
      </w:r>
      <w:r w:rsidR="0011218C" w:rsidRPr="005B5255">
        <w:t xml:space="preserve">begins </w:t>
      </w:r>
      <w:r w:rsidR="00D14048" w:rsidRPr="005B5255">
        <w:t>at the end of</w:t>
      </w:r>
      <w:r w:rsidR="0011218C" w:rsidRPr="005B5255">
        <w:t xml:space="preserve"> embryo</w:t>
      </w:r>
      <w:r w:rsidR="00307B1A" w:rsidRPr="005B5255">
        <w:t>nic development</w:t>
      </w:r>
      <w:r w:rsidR="0011218C" w:rsidRPr="005B5255">
        <w:t xml:space="preserve"> when </w:t>
      </w:r>
      <w:r w:rsidR="00683989" w:rsidRPr="005B5255">
        <w:t xml:space="preserve">a subset of </w:t>
      </w:r>
      <w:r w:rsidR="00825762" w:rsidRPr="005B5255">
        <w:t>proliferative</w:t>
      </w:r>
      <w:r w:rsidR="00683989" w:rsidRPr="005B5255">
        <w:t xml:space="preserve"> cells</w:t>
      </w:r>
      <w:r w:rsidR="00825762" w:rsidRPr="005B5255">
        <w:t xml:space="preserve"> in the hindbrain</w:t>
      </w:r>
      <w:r w:rsidR="00683989" w:rsidRPr="005B5255">
        <w:t xml:space="preserve"> </w:t>
      </w:r>
      <w:r w:rsidR="00485730" w:rsidRPr="005B5255">
        <w:t>migrates</w:t>
      </w:r>
      <w:r w:rsidR="00683989" w:rsidRPr="005B5255">
        <w:t xml:space="preserve"> over the rhombic lip to form a secondary </w:t>
      </w:r>
      <w:r w:rsidR="005F2EC1" w:rsidRPr="005B5255">
        <w:t>germinal</w:t>
      </w:r>
      <w:r w:rsidR="00683989" w:rsidRPr="005B5255">
        <w:t xml:space="preserve"> zone on the surface of the cerebellum</w:t>
      </w:r>
      <w:r w:rsidR="0083614A" w:rsidRPr="005B5255">
        <w:fldChar w:fldCharType="begin">
          <w:fldData xml:space="preserve">PEVuZE5vdGU+PENpdGU+PEF1dGhvcj5SYWhpbWktQmFsYWVpPC9BdXRob3I+PFllYXI+MjAxODwv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==
</w:fldData>
        </w:fldChar>
      </w:r>
      <w:r w:rsidR="003B26C9" w:rsidRPr="005B5255">
        <w:instrText xml:space="preserve"> ADDIN EN.CITE </w:instrText>
      </w:r>
      <w:r w:rsidR="003B26C9" w:rsidRPr="005B5255">
        <w:fldChar w:fldCharType="begin">
          <w:fldData xml:space="preserve">PEVuZE5vdGU+PENpdGU+PEF1dGhvcj5SYWhpbWktQmFsYWVpPC9BdXRob3I+PFllYXI+MjAxODwv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==
</w:fldData>
        </w:fldChar>
      </w:r>
      <w:r w:rsidR="003B26C9" w:rsidRPr="005B5255">
        <w:instrText xml:space="preserve"> ADDIN EN.CITE.DATA </w:instrText>
      </w:r>
      <w:r w:rsidR="003B26C9" w:rsidRPr="005B5255">
        <w:fldChar w:fldCharType="end"/>
      </w:r>
      <w:r w:rsidR="0083614A" w:rsidRPr="005B5255">
        <w:fldChar w:fldCharType="separate"/>
      </w:r>
      <w:r w:rsidR="003B26C9" w:rsidRPr="005B5255">
        <w:rPr>
          <w:noProof/>
          <w:vertAlign w:val="superscript"/>
        </w:rPr>
        <w:t>2-4</w:t>
      </w:r>
      <w:r w:rsidR="0083614A" w:rsidRPr="005B5255">
        <w:fldChar w:fldCharType="end"/>
      </w:r>
      <w:r w:rsidR="00D27659" w:rsidRPr="005B5255">
        <w:t xml:space="preserve">. </w:t>
      </w:r>
      <w:r w:rsidR="00F10074" w:rsidRPr="005B5255">
        <w:t>Although they are fully c</w:t>
      </w:r>
      <w:r w:rsidR="0043054B" w:rsidRPr="005B5255">
        <w:t>ommitted to a</w:t>
      </w:r>
      <w:r w:rsidRPr="005B5255">
        <w:t xml:space="preserve"> </w:t>
      </w:r>
      <w:r w:rsidR="00D27659" w:rsidRPr="005B5255">
        <w:t xml:space="preserve">granule neuron </w:t>
      </w:r>
      <w:r w:rsidR="0011218C" w:rsidRPr="005B5255">
        <w:t>progenitor</w:t>
      </w:r>
      <w:r w:rsidR="00D27659" w:rsidRPr="005B5255">
        <w:t xml:space="preserve"> (GNP)</w:t>
      </w:r>
      <w:r w:rsidRPr="005B5255">
        <w:t xml:space="preserve"> identity,</w:t>
      </w:r>
      <w:r w:rsidR="0011218C" w:rsidRPr="005B5255">
        <w:t xml:space="preserve"> </w:t>
      </w:r>
      <w:r w:rsidR="0043054B" w:rsidRPr="005B5255">
        <w:t xml:space="preserve">these cells </w:t>
      </w:r>
      <w:r w:rsidR="0011218C" w:rsidRPr="005B5255">
        <w:t>continue to proliferate within the outer portion of the external granule layer</w:t>
      </w:r>
      <w:r w:rsidRPr="005B5255">
        <w:t xml:space="preserve"> (EGL)</w:t>
      </w:r>
      <w:r w:rsidR="0011218C" w:rsidRPr="005B5255">
        <w:t xml:space="preserve"> until postnatal day 14 (P14)</w:t>
      </w:r>
      <w:r w:rsidR="0043054B" w:rsidRPr="005B5255">
        <w:t xml:space="preserve">. Proliferation of this layer results in a massive expansion of the cerebellum </w:t>
      </w:r>
      <w:r w:rsidR="005F2EC1" w:rsidRPr="005B5255">
        <w:t>as</w:t>
      </w:r>
      <w:r w:rsidR="0043054B" w:rsidRPr="005B5255">
        <w:t xml:space="preserve"> these cells</w:t>
      </w:r>
      <w:r w:rsidR="00D27659" w:rsidRPr="005B5255">
        <w:t xml:space="preserve"> give rise </w:t>
      </w:r>
      <w:r w:rsidR="001C6286" w:rsidRPr="005B5255">
        <w:t>exclusively</w:t>
      </w:r>
      <w:r w:rsidR="00D27659" w:rsidRPr="005B5255">
        <w:t xml:space="preserve"> to CGNs</w:t>
      </w:r>
      <w:r w:rsidR="0052745C" w:rsidRPr="005B5255">
        <w:fldChar w:fldCharType="begin"/>
      </w:r>
      <w:r w:rsidR="0052745C" w:rsidRPr="005B5255">
        <w:instrText xml:space="preserve"> ADDIN EN.CITE &lt;EndNote&gt;&lt;Cite&gt;&lt;Author&gt;Ben-Arie&lt;/Author&gt;&lt;Year&gt;1997&lt;/Year&gt;&lt;IDText&gt;Math1 is Essential for Genesis of Cerebellar Granule Neurons&lt;/IDText&gt;&lt;DisplayText&gt;&lt;style face="superscript"&gt;5&lt;/style&gt;&lt;/DisplayText&gt;&lt;record&gt;&lt;titles&gt;&lt;title&gt;Math1 is Essential for Genesis of Cerebellar Granule Neurons&lt;/title&gt;&lt;secondary-title&gt;Nature&lt;/secondary-title&gt;&lt;/titles&gt;&lt;contributors&gt;&lt;authors&gt;&lt;author&gt;Ben-Arie, N.&lt;/author&gt;&lt;author&gt;Bellen, H. J.&lt;/author&gt;&lt;author&gt;Armstrong, D. L.&lt;/author&gt;&lt;author&gt;McCall, A. E.&lt;/author&gt;&lt;author&gt;Gordadze, P. R.&lt;/author&gt;&lt;author&gt;Guo, Q.&lt;/author&gt;&lt;author&gt;Matzuk, M. M.&lt;/author&gt;&lt;author&gt;Zoghbi, H. Y.&lt;/author&gt;&lt;/authors&gt;&lt;/contributors&gt;&lt;added-date format="utc"&gt;1611611493&lt;/added-date&gt;&lt;ref-type name="Journal Article"&gt;17&lt;/ref-type&gt;&lt;dates&gt;&lt;year&gt;1997&lt;/year&gt;&lt;/dates&gt;&lt;rec-number&gt;9&lt;/rec-number&gt;&lt;last-updated-date format="utc"&gt;1611611601&lt;/last-updated-date&gt;&lt;volume&gt;390&lt;/volume&gt;&lt;/record&gt;&lt;/Cite&gt;&lt;/EndNote&gt;</w:instrText>
      </w:r>
      <w:r w:rsidR="0052745C" w:rsidRPr="005B5255">
        <w:fldChar w:fldCharType="separate"/>
      </w:r>
      <w:r w:rsidR="0052745C" w:rsidRPr="005B5255">
        <w:rPr>
          <w:noProof/>
          <w:vertAlign w:val="superscript"/>
        </w:rPr>
        <w:t>5</w:t>
      </w:r>
      <w:r w:rsidR="0052745C" w:rsidRPr="005B5255">
        <w:fldChar w:fldCharType="end"/>
      </w:r>
      <w:r w:rsidR="0011218C" w:rsidRPr="005B5255">
        <w:t xml:space="preserve">. Once </w:t>
      </w:r>
      <w:r w:rsidR="00434619" w:rsidRPr="005B5255">
        <w:t>newborn CGNs</w:t>
      </w:r>
      <w:r w:rsidR="0011218C" w:rsidRPr="005B5255">
        <w:t xml:space="preserve"> exit the cell cycle</w:t>
      </w:r>
      <w:r w:rsidR="00884FD1" w:rsidRPr="005B5255">
        <w:t xml:space="preserve"> in the EGL</w:t>
      </w:r>
      <w:r w:rsidR="0011218C" w:rsidRPr="005B5255">
        <w:t xml:space="preserve">, they migrate inwards towards the </w:t>
      </w:r>
      <w:r w:rsidR="00884FD1" w:rsidRPr="005B5255">
        <w:t xml:space="preserve">internal </w:t>
      </w:r>
      <w:r w:rsidR="0011218C" w:rsidRPr="005B5255">
        <w:t>granule layer</w:t>
      </w:r>
      <w:r w:rsidR="00884FD1" w:rsidRPr="005B5255">
        <w:t xml:space="preserve"> (IGL),</w:t>
      </w:r>
      <w:r w:rsidR="0011218C" w:rsidRPr="005B5255">
        <w:t xml:space="preserve"> </w:t>
      </w:r>
      <w:r w:rsidR="001C6286" w:rsidRPr="005B5255">
        <w:t xml:space="preserve">leaving behind an axon that will </w:t>
      </w:r>
      <w:r w:rsidR="00884FD1" w:rsidRPr="005B5255">
        <w:t xml:space="preserve">bifurcate </w:t>
      </w:r>
      <w:r w:rsidR="009A4085" w:rsidRPr="005B5255">
        <w:t xml:space="preserve">and travel in </w:t>
      </w:r>
      <w:r w:rsidR="00884FD1" w:rsidRPr="005B5255">
        <w:t>the molecular layer of the cerebellum,</w:t>
      </w:r>
      <w:r w:rsidR="009775C0" w:rsidRPr="005B5255">
        <w:t xml:space="preserve"> forming parallel fibers that</w:t>
      </w:r>
      <w:r w:rsidR="00884FD1" w:rsidRPr="005B5255">
        <w:t xml:space="preserve"> synaps</w:t>
      </w:r>
      <w:r w:rsidR="009775C0" w:rsidRPr="005B5255">
        <w:t>e</w:t>
      </w:r>
      <w:r w:rsidR="00884FD1" w:rsidRPr="005B5255">
        <w:t xml:space="preserve"> on</w:t>
      </w:r>
      <w:r w:rsidR="009775C0" w:rsidRPr="005B5255">
        <w:t>to</w:t>
      </w:r>
      <w:r w:rsidR="00884FD1" w:rsidRPr="005B5255">
        <w:t xml:space="preserve"> Purkinje cells</w:t>
      </w:r>
      <w:r w:rsidR="0083614A" w:rsidRPr="005B5255">
        <w:fldChar w:fldCharType="begin"/>
      </w:r>
      <w:r w:rsidR="0052745C" w:rsidRPr="005B5255">
        <w:instrText xml:space="preserve"> ADDIN EN.CITE &lt;EndNote&gt;&lt;Cite&gt;&lt;Author&gt;Borghesani&lt;/Author&gt;&lt;Year&gt;2002&lt;/Year&gt;&lt;IDText&gt;BDNF stimulates migration of cerebellar granule cells&lt;/IDText&gt;&lt;DisplayText&gt;&lt;style face="superscript"&gt;6&lt;/style&gt;&lt;/DisplayText&gt;&lt;record&gt;&lt;dates&gt;&lt;pub-dates&gt;&lt;date&gt;Mar&lt;/date&gt;&lt;/pub-dates&gt;&lt;year&gt;2002&lt;/year&gt;&lt;/dates&gt;&lt;keywords&gt;&lt;keyword&gt;Animals&lt;/keyword&gt;&lt;keyword&gt;Brain-Derived Neurotrophic Factor/*genetics/pharmacology&lt;/keyword&gt;&lt;keyword&gt;Cell Movement/drug effects/*genetics&lt;/keyword&gt;&lt;keyword&gt;*Cerebellum/cytology/embryology/physiology&lt;/keyword&gt;&lt;keyword&gt;Gene Expression Regulation, Developmental&lt;/keyword&gt;&lt;keyword&gt;In Vitro Techniques&lt;/keyword&gt;&lt;keyword&gt;Mice&lt;/keyword&gt;&lt;keyword&gt;Mice, Knockout&lt;/keyword&gt;&lt;keyword&gt;Microscopy, Video&lt;/keyword&gt;&lt;/keywords&gt;&lt;urls&gt;&lt;related-urls&gt;&lt;url&gt;https://www.ncbi.nlm.nih.gov/pubmed/11880352&lt;/url&gt;&lt;/related-urls&gt;&lt;/urls&gt;&lt;isbn&gt;0950-1991 (Print)&amp;#xD;0950-1991 (Linking)&lt;/isbn&gt;&lt;titles&gt;&lt;title&gt;BDNF stimulates migration of cerebellar granule cells&lt;/title&gt;&lt;secondary-title&gt;Development&lt;/secondary-title&gt;&lt;/titles&gt;&lt;pages&gt;1435-42&lt;/pages&gt;&lt;number&gt;6&lt;/number&gt;&lt;contributors&gt;&lt;authors&gt;&lt;author&gt;Borghesani, P. R.&lt;/author&gt;&lt;author&gt;Peyrin, J. M.&lt;/author&gt;&lt;author&gt;Klein, R.&lt;/author&gt;&lt;author&gt;Rubin, J.&lt;/author&gt;&lt;author&gt;Carter, A. R.&lt;/author&gt;&lt;author&gt;Schwartz, P. M.&lt;/author&gt;&lt;author&gt;Luster, A.&lt;/author&gt;&lt;author&gt;Corfas, G.&lt;/author&gt;&lt;author&gt;Segal, R. A.&lt;/author&gt;&lt;/authors&gt;&lt;/contributors&gt;&lt;edition&gt;2002/03/07&lt;/edition&gt;&lt;added-date format="utc"&gt;1611693980&lt;/added-date&gt;&lt;ref-type name="Journal Article"&gt;17&lt;/ref-type&gt;&lt;auth-address&gt;Department of Pediatric Oncology, Dana-Farber Cancer Institute, 44 Binney Street, Boston, MA 02115, USA.&lt;/auth-address&gt;&lt;rec-number&gt;81&lt;/rec-number&gt;&lt;last-updated-date format="utc"&gt;1611693980&lt;/last-updated-date&gt;&lt;accession-num&gt;11880352&lt;/accession-num&gt;&lt;volume&gt;129&lt;/volume&gt;&lt;/record&gt;&lt;/Cite&gt;&lt;/EndNote&gt;</w:instrText>
      </w:r>
      <w:r w:rsidR="0083614A" w:rsidRPr="005B5255">
        <w:fldChar w:fldCharType="separate"/>
      </w:r>
      <w:r w:rsidR="0052745C" w:rsidRPr="005B5255">
        <w:rPr>
          <w:noProof/>
          <w:vertAlign w:val="superscript"/>
        </w:rPr>
        <w:t>6</w:t>
      </w:r>
      <w:r w:rsidR="0083614A" w:rsidRPr="005B5255">
        <w:fldChar w:fldCharType="end"/>
      </w:r>
      <w:r w:rsidR="00884FD1" w:rsidRPr="005B5255">
        <w:t xml:space="preserve">. </w:t>
      </w:r>
      <w:r w:rsidR="00275087" w:rsidRPr="005B5255">
        <w:t xml:space="preserve">The position of these fibers within the molecular layer is dependent on the timing of cell-cycle exit. </w:t>
      </w:r>
    </w:p>
    <w:p w14:paraId="16126D76" w14:textId="77777777" w:rsidR="00A3601C" w:rsidRPr="005B5255" w:rsidRDefault="00A3601C" w:rsidP="005B5255"/>
    <w:p w14:paraId="2FF128FC" w14:textId="0E1A0302" w:rsidR="0011218C" w:rsidRPr="005B5255" w:rsidRDefault="00275087" w:rsidP="005B5255">
      <w:r w:rsidRPr="005B5255">
        <w:t>CGNs that differentiate first leave their parallel fibers towards the bottom of the molecular layer</w:t>
      </w:r>
      <w:r w:rsidR="00A3601C" w:rsidRPr="005B5255">
        <w:t>,</w:t>
      </w:r>
      <w:r w:rsidRPr="005B5255">
        <w:t xml:space="preserve"> whereas the axons of CGNs that differentiate later are clustered at the top</w:t>
      </w:r>
      <w:r w:rsidR="00485730" w:rsidRPr="005B5255">
        <w:fldChar w:fldCharType="begin">
          <w:fldData xml:space="preserve">PEVuZE5vdGU+PENpdGU+PEF1dGhvcj5Fc3Bpbm9zYTwvQXV0aG9yPjxZZWFyPjIwMDg8L1llYXI+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==
</w:fldData>
        </w:fldChar>
      </w:r>
      <w:r w:rsidR="00485730" w:rsidRPr="005B5255">
        <w:instrText xml:space="preserve"> ADDIN EN.CITE </w:instrText>
      </w:r>
      <w:r w:rsidR="00485730" w:rsidRPr="005B5255">
        <w:fldChar w:fldCharType="begin">
          <w:fldData xml:space="preserve">PEVuZE5vdGU+PENpdGU+PEF1dGhvcj5Fc3Bpbm9zYTwvQXV0aG9yPjxZZWFyPjIwMDg8L1llYXI+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==
</w:fldData>
        </w:fldChar>
      </w:r>
      <w:r w:rsidR="00485730" w:rsidRPr="005B5255">
        <w:instrText xml:space="preserve"> ADDIN EN.CITE.DATA </w:instrText>
      </w:r>
      <w:r w:rsidR="00485730" w:rsidRPr="005B5255">
        <w:fldChar w:fldCharType="end"/>
      </w:r>
      <w:r w:rsidR="00485730" w:rsidRPr="005B5255">
        <w:fldChar w:fldCharType="separate"/>
      </w:r>
      <w:r w:rsidR="00485730" w:rsidRPr="005B5255">
        <w:rPr>
          <w:noProof/>
          <w:vertAlign w:val="superscript"/>
        </w:rPr>
        <w:t>7,8</w:t>
      </w:r>
      <w:r w:rsidR="00485730" w:rsidRPr="005B5255">
        <w:fldChar w:fldCharType="end"/>
      </w:r>
      <w:r w:rsidRPr="005B5255">
        <w:t>.</w:t>
      </w:r>
      <w:r w:rsidR="001F1E4C" w:rsidRPr="005B5255">
        <w:t xml:space="preserve"> </w:t>
      </w:r>
      <w:r w:rsidR="00884FD1" w:rsidRPr="005B5255">
        <w:t xml:space="preserve">Once the CGN cell bodies reach the IGL, they begin to elaborate dendrites and </w:t>
      </w:r>
      <w:r w:rsidR="0011218C" w:rsidRPr="005B5255">
        <w:t xml:space="preserve">form synapses with nearby </w:t>
      </w:r>
      <w:r w:rsidR="000C01D7" w:rsidRPr="005B5255">
        <w:t xml:space="preserve">inhibitory and excitatory </w:t>
      </w:r>
      <w:r w:rsidR="001D5D62" w:rsidRPr="005B5255">
        <w:t>neurons</w:t>
      </w:r>
      <w:r w:rsidR="0011218C" w:rsidRPr="005B5255">
        <w:t>. The mature dendritic tree</w:t>
      </w:r>
      <w:r w:rsidR="0023096D" w:rsidRPr="005B5255">
        <w:t xml:space="preserve"> of a </w:t>
      </w:r>
      <w:r w:rsidR="00884FD1" w:rsidRPr="005B5255">
        <w:t>CGN</w:t>
      </w:r>
      <w:r w:rsidR="0011218C" w:rsidRPr="005B5255">
        <w:t xml:space="preserve"> exhibit</w:t>
      </w:r>
      <w:r w:rsidR="0023096D" w:rsidRPr="005B5255">
        <w:t>s</w:t>
      </w:r>
      <w:r w:rsidR="0011218C" w:rsidRPr="005B5255">
        <w:t xml:space="preserve"> a stereotyped architecture with </w:t>
      </w:r>
      <w:r w:rsidR="00707FD8" w:rsidRPr="005B5255">
        <w:t>four</w:t>
      </w:r>
      <w:r w:rsidR="0011218C" w:rsidRPr="005B5255">
        <w:t xml:space="preserve"> main </w:t>
      </w:r>
      <w:r w:rsidR="00884FD1" w:rsidRPr="005B5255">
        <w:t>processes</w:t>
      </w:r>
      <w:r w:rsidR="0011218C" w:rsidRPr="005B5255">
        <w:t xml:space="preserve">. Over the course of </w:t>
      </w:r>
      <w:r w:rsidR="00884FD1" w:rsidRPr="005B5255">
        <w:t>CGN maturation</w:t>
      </w:r>
      <w:r w:rsidR="0011218C" w:rsidRPr="005B5255">
        <w:t xml:space="preserve">, the </w:t>
      </w:r>
      <w:r w:rsidR="00884FD1" w:rsidRPr="005B5255">
        <w:t xml:space="preserve">structures </w:t>
      </w:r>
      <w:r w:rsidR="0011218C" w:rsidRPr="005B5255">
        <w:t xml:space="preserve">at the end of these </w:t>
      </w:r>
      <w:r w:rsidR="00884FD1" w:rsidRPr="005B5255">
        <w:t xml:space="preserve">dendrites </w:t>
      </w:r>
      <w:r w:rsidR="0011218C" w:rsidRPr="005B5255">
        <w:t xml:space="preserve">form a </w:t>
      </w:r>
      <w:r w:rsidR="001D5D62" w:rsidRPr="005B5255">
        <w:t>claw</w:t>
      </w:r>
      <w:r w:rsidR="0011218C" w:rsidRPr="005B5255">
        <w:t xml:space="preserve"> that becomes enriched with </w:t>
      </w:r>
      <w:r w:rsidR="00884FD1" w:rsidRPr="005B5255">
        <w:t>post</w:t>
      </w:r>
      <w:r w:rsidR="00707FD8" w:rsidRPr="005B5255">
        <w:t>synaptic proteins</w:t>
      </w:r>
      <w:r w:rsidR="003B26C9" w:rsidRPr="005B5255">
        <w:fldChar w:fldCharType="begin">
          <w:fldData xml:space="preserve">PEVuZE5vdGU+PENpdGU+PEF1dGhvcj5TaGFsaXppPC9BdXRob3I+PFllYXI+MjAwNzwvWWVhcj48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</w:fldData>
        </w:fldChar>
      </w:r>
      <w:r w:rsidR="00485730" w:rsidRPr="005B5255">
        <w:instrText xml:space="preserve"> ADDIN EN.CITE </w:instrText>
      </w:r>
      <w:r w:rsidR="00485730" w:rsidRPr="005B5255">
        <w:fldChar w:fldCharType="begin">
          <w:fldData xml:space="preserve">PEVuZE5vdGU+PENpdGU+PEF1dGhvcj5TaGFsaXppPC9BdXRob3I+PFllYXI+MjAwNzwvWWVhcj48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</w:fldData>
        </w:fldChar>
      </w:r>
      <w:r w:rsidR="00485730" w:rsidRPr="005B5255">
        <w:instrText xml:space="preserve"> ADDIN EN.CITE.DATA </w:instrText>
      </w:r>
      <w:r w:rsidR="00485730" w:rsidRPr="005B5255">
        <w:fldChar w:fldCharType="end"/>
      </w:r>
      <w:r w:rsidR="003B26C9" w:rsidRPr="005B5255">
        <w:fldChar w:fldCharType="separate"/>
      </w:r>
      <w:r w:rsidR="00485730" w:rsidRPr="005B5255">
        <w:rPr>
          <w:noProof/>
          <w:vertAlign w:val="superscript"/>
        </w:rPr>
        <w:t>9,10</w:t>
      </w:r>
      <w:r w:rsidR="003B26C9" w:rsidRPr="005B5255">
        <w:fldChar w:fldCharType="end"/>
      </w:r>
      <w:r w:rsidR="00707FD8" w:rsidRPr="005B5255">
        <w:t>. These specialized structures</w:t>
      </w:r>
      <w:r w:rsidR="009A4085" w:rsidRPr="005B5255">
        <w:t>,</w:t>
      </w:r>
      <w:r w:rsidR="009775C0" w:rsidRPr="005B5255">
        <w:t xml:space="preserve"> </w:t>
      </w:r>
      <w:r w:rsidR="00707FD8" w:rsidRPr="005B5255">
        <w:t xml:space="preserve">called dendritic </w:t>
      </w:r>
      <w:r w:rsidR="0011218C" w:rsidRPr="005B5255">
        <w:t>claws</w:t>
      </w:r>
      <w:r w:rsidR="00884FD1" w:rsidRPr="005B5255">
        <w:t>,</w:t>
      </w:r>
      <w:r w:rsidR="0011218C" w:rsidRPr="005B5255">
        <w:t xml:space="preserve"> </w:t>
      </w:r>
      <w:r w:rsidR="00707FD8" w:rsidRPr="005B5255">
        <w:t xml:space="preserve">contain </w:t>
      </w:r>
      <w:r w:rsidR="00A3601C" w:rsidRPr="005B5255">
        <w:t>the</w:t>
      </w:r>
      <w:r w:rsidR="00707FD8" w:rsidRPr="005B5255">
        <w:t xml:space="preserve"> majority of the synapses onto</w:t>
      </w:r>
      <w:r w:rsidR="0011218C" w:rsidRPr="005B5255">
        <w:t xml:space="preserve"> </w:t>
      </w:r>
      <w:r w:rsidR="00707FD8" w:rsidRPr="005B5255">
        <w:t>granule neurons</w:t>
      </w:r>
      <w:r w:rsidR="0011218C" w:rsidRPr="005B5255">
        <w:t xml:space="preserve"> and are important for receiving </w:t>
      </w:r>
      <w:r w:rsidR="005F2EC1" w:rsidRPr="005B5255">
        <w:t xml:space="preserve">both </w:t>
      </w:r>
      <w:r w:rsidR="00D35F23" w:rsidRPr="005B5255">
        <w:t xml:space="preserve">excitatory </w:t>
      </w:r>
      <w:r w:rsidR="0011218C" w:rsidRPr="005B5255">
        <w:t>inputs</w:t>
      </w:r>
      <w:r w:rsidR="00D35F23" w:rsidRPr="005B5255">
        <w:t xml:space="preserve"> from mossy fiber </w:t>
      </w:r>
      <w:r w:rsidR="005F2EC1" w:rsidRPr="005B5255">
        <w:t>innervations or</w:t>
      </w:r>
      <w:r w:rsidR="008761B0" w:rsidRPr="005B5255">
        <w:t>i</w:t>
      </w:r>
      <w:r w:rsidR="005F2EC1" w:rsidRPr="005B5255">
        <w:t>ginating</w:t>
      </w:r>
      <w:r w:rsidR="00884FD1" w:rsidRPr="005B5255">
        <w:t xml:space="preserve"> from the pons, as well as inhibitory inputs from local </w:t>
      </w:r>
      <w:r w:rsidR="008A1DB6" w:rsidRPr="005B5255">
        <w:t>Golgi cells</w:t>
      </w:r>
      <w:r w:rsidR="0011218C" w:rsidRPr="005B5255">
        <w:t xml:space="preserve">. </w:t>
      </w:r>
      <w:r w:rsidR="00884FD1" w:rsidRPr="005B5255">
        <w:t xml:space="preserve">Once fully configured, the synaptic connections of CGNs allow these cells to </w:t>
      </w:r>
      <w:r w:rsidR="0011218C" w:rsidRPr="005B5255">
        <w:t xml:space="preserve">relay inputs from </w:t>
      </w:r>
      <w:r w:rsidR="00D35F23" w:rsidRPr="005B5255">
        <w:t xml:space="preserve">pre-cerebellar </w:t>
      </w:r>
      <w:r w:rsidR="001D5D62" w:rsidRPr="005B5255">
        <w:t>nuclei</w:t>
      </w:r>
      <w:r w:rsidR="00565A31" w:rsidRPr="005B5255">
        <w:t xml:space="preserve"> </w:t>
      </w:r>
      <w:r w:rsidR="0011218C" w:rsidRPr="005B5255">
        <w:t xml:space="preserve">to </w:t>
      </w:r>
      <w:r w:rsidR="00663869" w:rsidRPr="005B5255">
        <w:t xml:space="preserve">Purkinje cells, </w:t>
      </w:r>
      <w:r w:rsidR="00884FD1" w:rsidRPr="005B5255">
        <w:t xml:space="preserve">which </w:t>
      </w:r>
      <w:r w:rsidR="00B343BE" w:rsidRPr="005B5255">
        <w:t>project out of the cerebellar cortex to the deep cerebellar nuclei</w:t>
      </w:r>
      <w:r w:rsidR="00663869" w:rsidRPr="005B5255">
        <w:t>.</w:t>
      </w:r>
    </w:p>
    <w:p w14:paraId="6C3ACE94" w14:textId="6CE3BC29" w:rsidR="00307B1A" w:rsidRPr="005B5255" w:rsidRDefault="00307B1A" w:rsidP="005B5255"/>
    <w:p w14:paraId="690A1DDC" w14:textId="0566BA04" w:rsidR="004D45ED" w:rsidRPr="005B5255" w:rsidRDefault="0094602C" w:rsidP="005B5255">
      <w:r w:rsidRPr="005B5255">
        <w:rPr>
          <w:i/>
          <w:iCs/>
        </w:rPr>
        <w:t>In vivo</w:t>
      </w:r>
      <w:r w:rsidRPr="005B5255">
        <w:t xml:space="preserve"> postnatal electroporation</w:t>
      </w:r>
      <w:r w:rsidR="00752F19" w:rsidRPr="005B5255">
        <w:t xml:space="preserve"> of GNPs</w:t>
      </w:r>
      <w:r w:rsidRPr="005B5255">
        <w:t xml:space="preserve"> is advantageous over other </w:t>
      </w:r>
      <w:r w:rsidR="00752F19" w:rsidRPr="005B5255">
        <w:t>labeling-based</w:t>
      </w:r>
      <w:r w:rsidRPr="005B5255">
        <w:t xml:space="preserve"> methods</w:t>
      </w:r>
      <w:r w:rsidR="00A3601C" w:rsidRPr="005B5255">
        <w:t>,</w:t>
      </w:r>
      <w:r w:rsidRPr="005B5255">
        <w:t xml:space="preserve"> such as viral infection and generation of transgenic mouse lines</w:t>
      </w:r>
      <w:r w:rsidR="00A3601C" w:rsidRPr="005B5255">
        <w:t>,</w:t>
      </w:r>
      <w:r w:rsidRPr="005B5255">
        <w:t xml:space="preserve"> because </w:t>
      </w:r>
      <w:r w:rsidR="00314885" w:rsidRPr="005B5255">
        <w:t xml:space="preserve">the </w:t>
      </w:r>
      <w:r w:rsidRPr="005B5255">
        <w:t>expression of desired construct</w:t>
      </w:r>
      <w:r w:rsidR="00314885" w:rsidRPr="005B5255">
        <w:t>s</w:t>
      </w:r>
      <w:r w:rsidRPr="005B5255">
        <w:t xml:space="preserve"> can be achieved on a fast timeline</w:t>
      </w:r>
      <w:r w:rsidR="00A3601C" w:rsidRPr="005B5255">
        <w:t>,</w:t>
      </w:r>
      <w:r w:rsidRPr="005B5255">
        <w:t xml:space="preserve"> and the method targets a small population of cells, useful in studying cell-autonomous effects. </w:t>
      </w:r>
      <w:r w:rsidR="00752F19" w:rsidRPr="005B5255">
        <w:t>This method</w:t>
      </w:r>
      <w:r w:rsidR="00BA7E6C" w:rsidRPr="005B5255">
        <w:t xml:space="preserve"> has been used </w:t>
      </w:r>
      <w:r w:rsidR="004B2266" w:rsidRPr="005B5255">
        <w:t xml:space="preserve">in prior studies </w:t>
      </w:r>
      <w:r w:rsidR="00BA7E6C" w:rsidRPr="005B5255">
        <w:t xml:space="preserve">to </w:t>
      </w:r>
      <w:r w:rsidR="004B2266" w:rsidRPr="005B5255">
        <w:t>study morphological development of CGNs</w:t>
      </w:r>
      <w:r w:rsidR="00A3601C" w:rsidRPr="005B5255">
        <w:t xml:space="preserve">; however, </w:t>
      </w:r>
      <w:r w:rsidR="00BA7E6C" w:rsidRPr="005B5255">
        <w:t xml:space="preserve">these </w:t>
      </w:r>
      <w:r w:rsidR="00A3601C" w:rsidRPr="005B5255">
        <w:t>studies</w:t>
      </w:r>
      <w:r w:rsidR="00BA7E6C" w:rsidRPr="005B5255">
        <w:t xml:space="preserve"> have </w:t>
      </w:r>
      <w:r w:rsidR="0083614A" w:rsidRPr="005B5255">
        <w:t>focused on either a single time point or a short window of time</w:t>
      </w:r>
      <w:r w:rsidR="0083614A" w:rsidRPr="005B5255">
        <w:fldChar w:fldCharType="begin">
          <w:fldData xml:space="preserve">PEVuZE5vdGU+PENpdGU+PEF1dGhvcj5TaGFsaXppPC9BdXRob3I+PFllYXI+MjAwNjwvWWVhcj48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</w:fldData>
        </w:fldChar>
      </w:r>
      <w:r w:rsidR="00485730" w:rsidRPr="005B5255">
        <w:instrText xml:space="preserve"> ADDIN EN.CITE </w:instrText>
      </w:r>
      <w:r w:rsidR="00485730" w:rsidRPr="005B5255">
        <w:fldChar w:fldCharType="begin">
          <w:fldData xml:space="preserve">PEVuZE5vdGU+PENpdGU+PEF1dGhvcj5TaGFsaXppPC9BdXRob3I+PFllYXI+MjAwNjwvWWVhcj48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</w:fldData>
        </w:fldChar>
      </w:r>
      <w:r w:rsidR="00485730" w:rsidRPr="005B5255">
        <w:instrText xml:space="preserve"> ADDIN EN.CITE.DATA </w:instrText>
      </w:r>
      <w:r w:rsidR="00485730" w:rsidRPr="005B5255">
        <w:fldChar w:fldCharType="end"/>
      </w:r>
      <w:r w:rsidR="0083614A" w:rsidRPr="005B5255">
        <w:fldChar w:fldCharType="separate"/>
      </w:r>
      <w:r w:rsidR="00485730" w:rsidRPr="005B5255">
        <w:rPr>
          <w:noProof/>
          <w:vertAlign w:val="superscript"/>
        </w:rPr>
        <w:t>9-13</w:t>
      </w:r>
      <w:r w:rsidR="0083614A" w:rsidRPr="005B5255">
        <w:fldChar w:fldCharType="end"/>
      </w:r>
      <w:r w:rsidR="0083614A" w:rsidRPr="005B5255">
        <w:t xml:space="preserve">. </w:t>
      </w:r>
      <w:r w:rsidR="00A3601C" w:rsidRPr="005B5255">
        <w:t>T</w:t>
      </w:r>
      <w:r w:rsidR="004B2266" w:rsidRPr="005B5255">
        <w:t xml:space="preserve">his labeling method </w:t>
      </w:r>
      <w:r w:rsidR="00A3601C" w:rsidRPr="005B5255">
        <w:t xml:space="preserve">was paired </w:t>
      </w:r>
      <w:r w:rsidR="004B2266" w:rsidRPr="005B5255">
        <w:t xml:space="preserve">with image analysis to document the changes in CGN morphology that occur across the </w:t>
      </w:r>
      <w:r w:rsidR="00CF76D9" w:rsidRPr="005B5255">
        <w:t xml:space="preserve">entire </w:t>
      </w:r>
      <w:r w:rsidR="004B2266" w:rsidRPr="005B5255">
        <w:t>time course of CGN differentiation over the first three weeks of postnatal life. These data reveal the dynamics of CGN dendrite development that underlie construction of cerebellar circuits.</w:t>
      </w:r>
    </w:p>
    <w:p w14:paraId="31351FF0" w14:textId="4D61E8B2" w:rsidR="00663869" w:rsidRPr="005B5255" w:rsidRDefault="00663869" w:rsidP="005B5255">
      <w:pPr>
        <w:rPr>
          <w:b/>
        </w:rPr>
      </w:pPr>
    </w:p>
    <w:p w14:paraId="18FB1AFF" w14:textId="50220E12" w:rsidR="00A5146F" w:rsidRPr="005B5255" w:rsidRDefault="00A616B7" w:rsidP="005B5255">
      <w:r w:rsidRPr="005B5255">
        <w:rPr>
          <w:b/>
        </w:rPr>
        <w:t>PROTOCOL:</w:t>
      </w:r>
      <w:r w:rsidRPr="005B5255">
        <w:t xml:space="preserve"> </w:t>
      </w:r>
    </w:p>
    <w:p w14:paraId="47F56479" w14:textId="77777777" w:rsidR="00B93250" w:rsidRPr="005B5255" w:rsidRDefault="00B93250" w:rsidP="005B5255"/>
    <w:p w14:paraId="03476B48" w14:textId="458295A4" w:rsidR="00B34B94" w:rsidRPr="005B5255" w:rsidRDefault="00B93250" w:rsidP="005B5255">
      <w:r w:rsidRPr="005B5255">
        <w:t>NOTE: A</w:t>
      </w:r>
      <w:r w:rsidR="00B34B94" w:rsidRPr="005B5255">
        <w:t xml:space="preserve">ll procedures </w:t>
      </w:r>
      <w:r w:rsidRPr="005B5255">
        <w:t xml:space="preserve">were performed </w:t>
      </w:r>
      <w:r w:rsidR="00B34B94" w:rsidRPr="005B5255">
        <w:t xml:space="preserve">under protocols approved by Duke University Institutional Animal Care and Use Committee (IACUC). </w:t>
      </w:r>
    </w:p>
    <w:p w14:paraId="7A492AE8" w14:textId="77777777" w:rsidR="006F2F5D" w:rsidRPr="005B5255" w:rsidRDefault="006F2F5D" w:rsidP="005B5255">
      <w:pPr>
        <w:rPr>
          <w:u w:val="single"/>
        </w:rPr>
      </w:pPr>
    </w:p>
    <w:p w14:paraId="0A6EEBB4" w14:textId="4AA2B6F3" w:rsidR="009158EB" w:rsidRPr="005B5255" w:rsidRDefault="009158EB" w:rsidP="005B5255">
      <w:pPr>
        <w:pStyle w:val="ListParagraph"/>
        <w:numPr>
          <w:ilvl w:val="0"/>
          <w:numId w:val="50"/>
        </w:numPr>
        <w:ind w:left="0" w:firstLine="0"/>
        <w:rPr>
          <w:b/>
          <w:bCs/>
        </w:rPr>
      </w:pPr>
      <w:r w:rsidRPr="005B5255">
        <w:rPr>
          <w:b/>
          <w:bCs/>
        </w:rPr>
        <w:t xml:space="preserve">DNA preparation for </w:t>
      </w:r>
      <w:r w:rsidR="0079245B" w:rsidRPr="005B5255">
        <w:rPr>
          <w:b/>
          <w:bCs/>
        </w:rPr>
        <w:t>in vivo electroporation or IVE</w:t>
      </w:r>
      <w:r w:rsidR="0079245B" w:rsidRPr="005B5255">
        <w:rPr>
          <w:b/>
          <w:bCs/>
          <w:u w:val="single"/>
        </w:rPr>
        <w:t xml:space="preserve"> </w:t>
      </w:r>
      <w:r w:rsidR="00F61992" w:rsidRPr="005B5255">
        <w:rPr>
          <w:b/>
          <w:bCs/>
        </w:rPr>
        <w:t>(1</w:t>
      </w:r>
      <w:r w:rsidR="00170BDB" w:rsidRPr="005B5255">
        <w:rPr>
          <w:b/>
          <w:bCs/>
        </w:rPr>
        <w:t xml:space="preserve"> </w:t>
      </w:r>
      <w:r w:rsidR="00F61992" w:rsidRPr="005B5255">
        <w:rPr>
          <w:b/>
          <w:bCs/>
        </w:rPr>
        <w:t>day before surgery)</w:t>
      </w:r>
    </w:p>
    <w:p w14:paraId="562A4D3A" w14:textId="77777777" w:rsidR="006F2F5D" w:rsidRPr="005B5255" w:rsidRDefault="006F2F5D" w:rsidP="005B5255">
      <w:pPr>
        <w:rPr>
          <w:b/>
          <w:bCs/>
        </w:rPr>
      </w:pPr>
    </w:p>
    <w:p w14:paraId="6E952266" w14:textId="4E8D1D52" w:rsidR="00F61992" w:rsidRPr="005B5255" w:rsidRDefault="004D5A82" w:rsidP="005B5255">
      <w:pPr>
        <w:pStyle w:val="ListParagraph"/>
        <w:numPr>
          <w:ilvl w:val="1"/>
          <w:numId w:val="50"/>
        </w:numPr>
        <w:ind w:left="0" w:firstLine="0"/>
      </w:pPr>
      <w:r w:rsidRPr="005B5255">
        <w:lastRenderedPageBreak/>
        <w:t>Gather the following m</w:t>
      </w:r>
      <w:r w:rsidR="007203EC" w:rsidRPr="005B5255">
        <w:t>aterials</w:t>
      </w:r>
      <w:r w:rsidR="00F61992" w:rsidRPr="005B5255">
        <w:t xml:space="preserve">: purified DNA (0.5–25 </w:t>
      </w:r>
      <w:r w:rsidR="00F21989" w:rsidRPr="005B5255">
        <w:t>µ</w:t>
      </w:r>
      <w:r w:rsidR="00F61992" w:rsidRPr="005B5255">
        <w:t>g per animal), 3</w:t>
      </w:r>
      <w:r w:rsidR="0052773D" w:rsidRPr="005B5255">
        <w:t xml:space="preserve"> </w:t>
      </w:r>
      <w:r w:rsidR="00F61992" w:rsidRPr="005B5255">
        <w:t>M sodium acetate, ethanol</w:t>
      </w:r>
      <w:r w:rsidR="002C373D" w:rsidRPr="005B5255">
        <w:t xml:space="preserve">, Fast </w:t>
      </w:r>
      <w:r w:rsidRPr="005B5255">
        <w:t>G</w:t>
      </w:r>
      <w:r w:rsidR="002C373D" w:rsidRPr="005B5255">
        <w:t>reen</w:t>
      </w:r>
      <w:r w:rsidR="00576171" w:rsidRPr="005B5255">
        <w:t xml:space="preserve"> dye</w:t>
      </w:r>
      <w:r w:rsidRPr="005B5255">
        <w:t xml:space="preserve">, </w:t>
      </w:r>
      <w:r w:rsidR="002C373D" w:rsidRPr="005B5255">
        <w:t>ultrapure distilled water</w:t>
      </w:r>
      <w:r w:rsidRPr="005B5255">
        <w:t>,</w:t>
      </w:r>
      <w:r w:rsidR="002C373D" w:rsidRPr="005B5255">
        <w:t xml:space="preserve"> phosphate buffer solution</w:t>
      </w:r>
      <w:r w:rsidRPr="005B5255">
        <w:t xml:space="preserve"> (PBS)</w:t>
      </w:r>
      <w:r w:rsidR="00AD779C" w:rsidRPr="005B5255">
        <w:t>.</w:t>
      </w:r>
    </w:p>
    <w:p w14:paraId="19D8AB78" w14:textId="2836D3EA" w:rsidR="00FF02A9" w:rsidRPr="005B5255" w:rsidRDefault="00FF02A9" w:rsidP="005B5255">
      <w:pPr>
        <w:pStyle w:val="ListParagraph"/>
        <w:ind w:left="0"/>
      </w:pPr>
    </w:p>
    <w:p w14:paraId="5A6C901F" w14:textId="2FEC28C9" w:rsidR="00FF02A9" w:rsidRPr="005B5255" w:rsidRDefault="00F97E51" w:rsidP="005B5255">
      <w:pPr>
        <w:pStyle w:val="ListParagraph"/>
        <w:ind w:left="0"/>
      </w:pPr>
      <w:r w:rsidRPr="005B5255">
        <w:t>NOTE</w:t>
      </w:r>
      <w:r w:rsidR="00FF02A9" w:rsidRPr="005B5255">
        <w:t>: For DNA, a construct expressing green fluoresc</w:t>
      </w:r>
      <w:r w:rsidR="00B343BE" w:rsidRPr="005B5255">
        <w:t>ent</w:t>
      </w:r>
      <w:r w:rsidR="00FF02A9" w:rsidRPr="005B5255">
        <w:t xml:space="preserve"> protein (GFP) under a human ubiquitin promoter</w:t>
      </w:r>
      <w:r w:rsidR="00F668D1" w:rsidRPr="005B5255">
        <w:t xml:space="preserve"> was obtained</w:t>
      </w:r>
      <w:r w:rsidR="00FF02A9" w:rsidRPr="005B5255">
        <w:t xml:space="preserve"> from Addgene (FUGW, </w:t>
      </w:r>
      <w:hyperlink r:id="rId10" w:history="1">
        <w:r w:rsidR="00FF02A9" w:rsidRPr="005B5255">
          <w:rPr>
            <w:rStyle w:val="Hyperlink"/>
            <w:color w:val="auto"/>
          </w:rPr>
          <w:t>https://www.addgene.org/14883/</w:t>
        </w:r>
      </w:hyperlink>
      <w:r w:rsidR="00FF02A9" w:rsidRPr="005B5255">
        <w:t xml:space="preserve">). Any </w:t>
      </w:r>
      <w:r w:rsidR="00FC4BB7" w:rsidRPr="005B5255">
        <w:t>construct expressing GFP or another fluorescent protein</w:t>
      </w:r>
      <w:r w:rsidR="00FF02A9" w:rsidRPr="005B5255">
        <w:t xml:space="preserve"> under</w:t>
      </w:r>
      <w:r w:rsidR="00FC4BB7" w:rsidRPr="005B5255">
        <w:t xml:space="preserve"> the control of</w:t>
      </w:r>
      <w:r w:rsidR="00FF02A9" w:rsidRPr="005B5255">
        <w:t xml:space="preserve"> a ubiquitous prom</w:t>
      </w:r>
      <w:r w:rsidR="00FC4BB7" w:rsidRPr="005B5255">
        <w:t>o</w:t>
      </w:r>
      <w:r w:rsidR="00FF02A9" w:rsidRPr="005B5255">
        <w:t xml:space="preserve">ter should work. </w:t>
      </w:r>
      <w:r w:rsidR="00B343BE" w:rsidRPr="005B5255">
        <w:t>CGN</w:t>
      </w:r>
      <w:r w:rsidR="00FC4BB7" w:rsidRPr="005B5255">
        <w:t xml:space="preserve">-specific labeling with this technique is </w:t>
      </w:r>
      <w:r w:rsidR="00B343BE" w:rsidRPr="005B5255">
        <w:t xml:space="preserve">not </w:t>
      </w:r>
      <w:r w:rsidR="00FC4BB7" w:rsidRPr="005B5255">
        <w:t>dependent on the construct</w:t>
      </w:r>
      <w:r w:rsidR="000B540D" w:rsidRPr="005B5255">
        <w:t>,</w:t>
      </w:r>
      <w:r w:rsidR="009871AD" w:rsidRPr="005B5255">
        <w:t xml:space="preserve"> but rather </w:t>
      </w:r>
      <w:r w:rsidR="000B540D" w:rsidRPr="005B5255">
        <w:t xml:space="preserve">on </w:t>
      </w:r>
      <w:r w:rsidR="009871AD" w:rsidRPr="005B5255">
        <w:t>the electroporation</w:t>
      </w:r>
      <w:r w:rsidR="00FC4BB7" w:rsidRPr="005B5255">
        <w:t>.</w:t>
      </w:r>
    </w:p>
    <w:p w14:paraId="544E96B2" w14:textId="77777777" w:rsidR="00AD779C" w:rsidRPr="005B5255" w:rsidRDefault="00AD779C" w:rsidP="005B5255"/>
    <w:p w14:paraId="11223B72" w14:textId="11E57EB0" w:rsidR="00F61992" w:rsidRPr="005B5255" w:rsidRDefault="00A02F44" w:rsidP="005B5255">
      <w:pPr>
        <w:pStyle w:val="ListParagraph"/>
        <w:numPr>
          <w:ilvl w:val="1"/>
          <w:numId w:val="50"/>
        </w:numPr>
        <w:ind w:left="0" w:firstLine="0"/>
      </w:pPr>
      <w:r w:rsidRPr="005B5255">
        <w:t>Prepare</w:t>
      </w:r>
      <w:r w:rsidR="00F61992" w:rsidRPr="005B5255">
        <w:t xml:space="preserve"> DNA for electroporation by mixing </w:t>
      </w:r>
      <w:r w:rsidR="009A2ADE" w:rsidRPr="005B5255">
        <w:t xml:space="preserve">the </w:t>
      </w:r>
      <w:r w:rsidR="00F61992" w:rsidRPr="005B5255">
        <w:t>desired amount of DNA, 10% by volume of 3</w:t>
      </w:r>
      <w:r w:rsidR="009A2ADE" w:rsidRPr="005B5255">
        <w:t xml:space="preserve"> </w:t>
      </w:r>
      <w:r w:rsidR="00F61992" w:rsidRPr="005B5255">
        <w:t>M sodium acetate and 2</w:t>
      </w:r>
      <w:r w:rsidR="004D5A82" w:rsidRPr="005B5255">
        <w:t>5</w:t>
      </w:r>
      <w:r w:rsidR="00F61992" w:rsidRPr="005B5255">
        <w:t xml:space="preserve">0% by volume of 100% </w:t>
      </w:r>
      <w:r w:rsidRPr="005B5255">
        <w:t xml:space="preserve">ice-cold </w:t>
      </w:r>
      <w:r w:rsidR="00F61992" w:rsidRPr="005B5255">
        <w:t>ethanol</w:t>
      </w:r>
      <w:r w:rsidR="00B449D7" w:rsidRPr="005B5255">
        <w:t>.</w:t>
      </w:r>
      <w:r w:rsidR="00CA0F40" w:rsidRPr="005B5255">
        <w:t xml:space="preserve"> </w:t>
      </w:r>
      <w:r w:rsidR="009A2ADE" w:rsidRPr="005B5255">
        <w:t>Note that t</w:t>
      </w:r>
      <w:r w:rsidR="00CA0F40" w:rsidRPr="005B5255">
        <w:t>he DNA will precipitate out of solution immediately.</w:t>
      </w:r>
    </w:p>
    <w:p w14:paraId="797708A3" w14:textId="77777777" w:rsidR="006F2F5D" w:rsidRPr="005B5255" w:rsidRDefault="006F2F5D" w:rsidP="005B5255">
      <w:pPr>
        <w:pStyle w:val="ListParagraph"/>
        <w:ind w:left="0"/>
      </w:pPr>
    </w:p>
    <w:p w14:paraId="78B64AA3" w14:textId="056A5018" w:rsidR="00A02F44" w:rsidRPr="005B5255" w:rsidRDefault="00CA0F40" w:rsidP="005B5255">
      <w:pPr>
        <w:pStyle w:val="ListParagraph"/>
        <w:numPr>
          <w:ilvl w:val="1"/>
          <w:numId w:val="50"/>
        </w:numPr>
        <w:ind w:left="0" w:firstLine="0"/>
      </w:pPr>
      <w:r w:rsidRPr="005B5255">
        <w:t>Continue to p</w:t>
      </w:r>
      <w:r w:rsidR="00A02F44" w:rsidRPr="005B5255">
        <w:t>recipitate</w:t>
      </w:r>
      <w:r w:rsidRPr="005B5255">
        <w:t xml:space="preserve"> the</w:t>
      </w:r>
      <w:r w:rsidR="00A02F44" w:rsidRPr="005B5255">
        <w:t xml:space="preserve"> DNA mixture overnight at -20 °C or for an hour at -80 °C</w:t>
      </w:r>
      <w:r w:rsidR="004D5A82" w:rsidRPr="005B5255">
        <w:t>.</w:t>
      </w:r>
    </w:p>
    <w:p w14:paraId="74EE461E" w14:textId="77777777" w:rsidR="006F2F5D" w:rsidRPr="005B5255" w:rsidRDefault="006F2F5D" w:rsidP="005B5255">
      <w:pPr>
        <w:pStyle w:val="ListParagraph"/>
        <w:ind w:left="0"/>
      </w:pPr>
    </w:p>
    <w:p w14:paraId="082F198B" w14:textId="7876EE67" w:rsidR="002C373D" w:rsidRPr="005B5255" w:rsidRDefault="004D5A82" w:rsidP="005B5255">
      <w:pPr>
        <w:pStyle w:val="ListParagraph"/>
        <w:numPr>
          <w:ilvl w:val="1"/>
          <w:numId w:val="50"/>
        </w:numPr>
        <w:ind w:left="0" w:firstLine="0"/>
      </w:pPr>
      <w:r w:rsidRPr="005B5255">
        <w:t>Pellet precipitated</w:t>
      </w:r>
      <w:r w:rsidR="002C373D" w:rsidRPr="005B5255">
        <w:t xml:space="preserve"> DNA in a tabletop centrifuge at </w:t>
      </w:r>
      <w:r w:rsidR="00D5090F" w:rsidRPr="005B5255">
        <w:t xml:space="preserve">&gt;16,000 </w:t>
      </w:r>
      <w:r w:rsidR="005B17AB" w:rsidRPr="005B5255">
        <w:t xml:space="preserve">× </w:t>
      </w:r>
      <w:r w:rsidR="00D5090F" w:rsidRPr="005B5255">
        <w:rPr>
          <w:i/>
          <w:iCs/>
        </w:rPr>
        <w:t>g</w:t>
      </w:r>
      <w:r w:rsidR="002C373D" w:rsidRPr="005B5255">
        <w:t xml:space="preserve"> and wash twice with 70%</w:t>
      </w:r>
      <w:r w:rsidR="00FF6F75" w:rsidRPr="005B5255">
        <w:t xml:space="preserve"> </w:t>
      </w:r>
      <w:r w:rsidR="002C373D" w:rsidRPr="005B5255">
        <w:t>ethanol</w:t>
      </w:r>
      <w:r w:rsidR="00B449D7" w:rsidRPr="005B5255">
        <w:t>.</w:t>
      </w:r>
    </w:p>
    <w:p w14:paraId="7817DD82" w14:textId="77777777" w:rsidR="006F2F5D" w:rsidRPr="005B5255" w:rsidRDefault="006F2F5D" w:rsidP="005B5255"/>
    <w:p w14:paraId="58D2ED8E" w14:textId="2C39ED58" w:rsidR="00F61992" w:rsidRPr="005B5255" w:rsidRDefault="002C373D" w:rsidP="005B5255">
      <w:pPr>
        <w:pStyle w:val="ListParagraph"/>
        <w:numPr>
          <w:ilvl w:val="1"/>
          <w:numId w:val="50"/>
        </w:numPr>
        <w:ind w:left="0" w:firstLine="0"/>
      </w:pPr>
      <w:r w:rsidRPr="005B5255">
        <w:t xml:space="preserve">Allow </w:t>
      </w:r>
      <w:r w:rsidR="00FF6F75" w:rsidRPr="005B5255">
        <w:t xml:space="preserve">the </w:t>
      </w:r>
      <w:r w:rsidRPr="005B5255">
        <w:t>DNA pellet to dry completely</w:t>
      </w:r>
      <w:r w:rsidR="00FF6F75" w:rsidRPr="005B5255">
        <w:t>,</w:t>
      </w:r>
      <w:r w:rsidR="000440A9" w:rsidRPr="005B5255">
        <w:t xml:space="preserve"> </w:t>
      </w:r>
      <w:r w:rsidRPr="005B5255">
        <w:t>and reconstitute in</w:t>
      </w:r>
      <w:r w:rsidR="004D5A82" w:rsidRPr="005B5255">
        <w:t xml:space="preserve"> a</w:t>
      </w:r>
      <w:r w:rsidRPr="005B5255">
        <w:t xml:space="preserve"> 1</w:t>
      </w:r>
      <w:r w:rsidR="00FF6F75" w:rsidRPr="005B5255">
        <w:t>x</w:t>
      </w:r>
      <w:r w:rsidRPr="005B5255">
        <w:t xml:space="preserve"> </w:t>
      </w:r>
      <w:r w:rsidR="004D5A82" w:rsidRPr="005B5255">
        <w:t xml:space="preserve">PBS </w:t>
      </w:r>
      <w:r w:rsidRPr="005B5255">
        <w:t>+ 0.02% Fast Green solution</w:t>
      </w:r>
      <w:r w:rsidR="00B449D7" w:rsidRPr="005B5255">
        <w:t>.</w:t>
      </w:r>
    </w:p>
    <w:p w14:paraId="01B3D33C" w14:textId="574B128C" w:rsidR="00A5146F" w:rsidRPr="005B5255" w:rsidRDefault="00A5146F" w:rsidP="005B5255"/>
    <w:p w14:paraId="761374CD" w14:textId="35B4581D" w:rsidR="00A5146F" w:rsidRPr="005B5255" w:rsidRDefault="00A5146F" w:rsidP="005B5255">
      <w:pPr>
        <w:rPr>
          <w:bCs/>
        </w:rPr>
      </w:pPr>
      <w:r w:rsidRPr="005B5255">
        <w:t xml:space="preserve">[Place </w:t>
      </w:r>
      <w:r w:rsidRPr="005B5255">
        <w:rPr>
          <w:b/>
        </w:rPr>
        <w:t>Figure 1</w:t>
      </w:r>
      <w:r w:rsidRPr="005B5255">
        <w:rPr>
          <w:bCs/>
        </w:rPr>
        <w:t xml:space="preserve"> here]</w:t>
      </w:r>
    </w:p>
    <w:p w14:paraId="7E981484" w14:textId="77777777" w:rsidR="00F07CF5" w:rsidRPr="005B5255" w:rsidRDefault="00F07CF5" w:rsidP="005B5255"/>
    <w:p w14:paraId="1C854FF8" w14:textId="22038A05" w:rsidR="00F07CF5" w:rsidRPr="005B5255" w:rsidRDefault="002C373D" w:rsidP="005B5255">
      <w:pPr>
        <w:rPr>
          <w:b/>
          <w:bCs/>
        </w:rPr>
      </w:pPr>
      <w:r w:rsidRPr="005B5255">
        <w:rPr>
          <w:b/>
          <w:bCs/>
        </w:rPr>
        <w:t xml:space="preserve">2. </w:t>
      </w:r>
      <w:r w:rsidRPr="005B5255">
        <w:rPr>
          <w:b/>
          <w:bCs/>
          <w:i/>
          <w:iCs/>
        </w:rPr>
        <w:t xml:space="preserve">In vivo </w:t>
      </w:r>
      <w:r w:rsidRPr="005B5255">
        <w:rPr>
          <w:b/>
          <w:bCs/>
        </w:rPr>
        <w:t>electroporation of</w:t>
      </w:r>
      <w:r w:rsidR="00C462DA" w:rsidRPr="005B5255">
        <w:rPr>
          <w:b/>
          <w:bCs/>
        </w:rPr>
        <w:t xml:space="preserve"> granule neuron progenitors in</w:t>
      </w:r>
      <w:r w:rsidRPr="005B5255">
        <w:rPr>
          <w:b/>
          <w:bCs/>
        </w:rPr>
        <w:t xml:space="preserve"> seven-day old postnatal mice</w:t>
      </w:r>
    </w:p>
    <w:p w14:paraId="2A8C7426" w14:textId="77777777" w:rsidR="006F2F5D" w:rsidRPr="005B5255" w:rsidRDefault="006F2F5D" w:rsidP="005B5255">
      <w:pPr>
        <w:rPr>
          <w:b/>
          <w:bCs/>
        </w:rPr>
      </w:pPr>
    </w:p>
    <w:p w14:paraId="207D7E12" w14:textId="63F852AD" w:rsidR="006A4227" w:rsidRPr="005B5255" w:rsidRDefault="00D6209D" w:rsidP="005B5255">
      <w:pPr>
        <w:pStyle w:val="ListParagraph"/>
        <w:ind w:left="0"/>
      </w:pPr>
      <w:r w:rsidRPr="005B5255">
        <w:t xml:space="preserve">NOTE: </w:t>
      </w:r>
      <w:r w:rsidR="006A4227" w:rsidRPr="005B5255">
        <w:t>All electroporation surgeries were performed in a sterile and highly ventilated surgical suite</w:t>
      </w:r>
      <w:r w:rsidRPr="005B5255">
        <w:t>,</w:t>
      </w:r>
      <w:r w:rsidR="006A4227" w:rsidRPr="005B5255">
        <w:t xml:space="preserve"> and all personnel wore complete personal protective equipment </w:t>
      </w:r>
      <w:r w:rsidR="009871AD" w:rsidRPr="005B5255">
        <w:t>including</w:t>
      </w:r>
      <w:r w:rsidR="006A4227" w:rsidRPr="005B5255">
        <w:t xml:space="preserve"> gloves, face mask, hair bonnet, gown, and shoe covers. Alternatively, </w:t>
      </w:r>
      <w:r w:rsidR="00216DD7" w:rsidRPr="005B5255">
        <w:t>the surgeries can be performed in a</w:t>
      </w:r>
      <w:r w:rsidR="006A4227" w:rsidRPr="005B5255">
        <w:t xml:space="preserve"> ventilated and sterile hood</w:t>
      </w:r>
      <w:r w:rsidR="00216DD7" w:rsidRPr="005B5255">
        <w:t>.</w:t>
      </w:r>
    </w:p>
    <w:p w14:paraId="31C34F8B" w14:textId="77777777" w:rsidR="006A4227" w:rsidRPr="005B5255" w:rsidRDefault="006A4227" w:rsidP="005B5255">
      <w:pPr>
        <w:pStyle w:val="ListParagraph"/>
        <w:ind w:left="0"/>
        <w:rPr>
          <w:highlight w:val="yellow"/>
        </w:rPr>
      </w:pPr>
    </w:p>
    <w:p w14:paraId="365D03AF" w14:textId="37683C64" w:rsidR="00F07CF5" w:rsidRPr="005B5255" w:rsidRDefault="00C54B50" w:rsidP="005B5255">
      <w:pPr>
        <w:pStyle w:val="ListParagraph"/>
        <w:numPr>
          <w:ilvl w:val="1"/>
          <w:numId w:val="52"/>
        </w:numPr>
        <w:ind w:left="0" w:firstLine="0"/>
        <w:rPr>
          <w:highlight w:val="yellow"/>
        </w:rPr>
      </w:pPr>
      <w:r w:rsidRPr="005B5255">
        <w:rPr>
          <w:highlight w:val="yellow"/>
        </w:rPr>
        <w:t>Gather the following m</w:t>
      </w:r>
      <w:r w:rsidR="00F07CF5" w:rsidRPr="005B5255">
        <w:rPr>
          <w:highlight w:val="yellow"/>
        </w:rPr>
        <w:t xml:space="preserve">aterials: DNA for electroporation, small surgical scissors, </w:t>
      </w:r>
      <w:r w:rsidRPr="005B5255">
        <w:rPr>
          <w:highlight w:val="yellow"/>
        </w:rPr>
        <w:t xml:space="preserve">small surgical </w:t>
      </w:r>
      <w:r w:rsidR="00F07CF5" w:rsidRPr="005B5255">
        <w:rPr>
          <w:highlight w:val="yellow"/>
        </w:rPr>
        <w:t>tweezer</w:t>
      </w:r>
      <w:r w:rsidRPr="005B5255">
        <w:rPr>
          <w:highlight w:val="yellow"/>
        </w:rPr>
        <w:t>s</w:t>
      </w:r>
      <w:r w:rsidR="00F07CF5" w:rsidRPr="005B5255">
        <w:rPr>
          <w:highlight w:val="yellow"/>
        </w:rPr>
        <w:t xml:space="preserve">, </w:t>
      </w:r>
      <w:r w:rsidRPr="005B5255">
        <w:rPr>
          <w:highlight w:val="yellow"/>
        </w:rPr>
        <w:t xml:space="preserve">customized </w:t>
      </w:r>
      <w:r w:rsidR="00F07CF5" w:rsidRPr="005B5255">
        <w:rPr>
          <w:highlight w:val="yellow"/>
        </w:rPr>
        <w:t xml:space="preserve">Hamilton syringe, cotton-tip applicator, heating pad, betadine, 70% ethanol, </w:t>
      </w:r>
      <w:r w:rsidR="00FD2370" w:rsidRPr="005B5255">
        <w:rPr>
          <w:highlight w:val="yellow"/>
        </w:rPr>
        <w:t>1</w:t>
      </w:r>
      <w:r w:rsidR="0053270D" w:rsidRPr="005B5255">
        <w:rPr>
          <w:highlight w:val="yellow"/>
        </w:rPr>
        <w:t>x</w:t>
      </w:r>
      <w:r w:rsidR="00FD2370" w:rsidRPr="005B5255">
        <w:rPr>
          <w:highlight w:val="yellow"/>
        </w:rPr>
        <w:t xml:space="preserve"> PBS, </w:t>
      </w:r>
      <w:r w:rsidR="00AD779C" w:rsidRPr="005B5255">
        <w:rPr>
          <w:highlight w:val="yellow"/>
        </w:rPr>
        <w:t xml:space="preserve">parafilm, </w:t>
      </w:r>
      <w:r w:rsidR="006F2F5D" w:rsidRPr="005B5255">
        <w:rPr>
          <w:highlight w:val="yellow"/>
        </w:rPr>
        <w:t>tissue adhesive</w:t>
      </w:r>
      <w:r w:rsidR="00246C41" w:rsidRPr="005B5255">
        <w:rPr>
          <w:highlight w:val="yellow"/>
        </w:rPr>
        <w:t xml:space="preserve"> (n-butyl-ester cyanoacrylate)</w:t>
      </w:r>
      <w:r w:rsidRPr="005B5255">
        <w:rPr>
          <w:highlight w:val="yellow"/>
        </w:rPr>
        <w:t xml:space="preserve">, </w:t>
      </w:r>
      <w:r w:rsidR="00F07CF5" w:rsidRPr="005B5255">
        <w:rPr>
          <w:highlight w:val="yellow"/>
        </w:rPr>
        <w:t>isoflurane,</w:t>
      </w:r>
      <w:r w:rsidRPr="005B5255">
        <w:rPr>
          <w:highlight w:val="yellow"/>
        </w:rPr>
        <w:t xml:space="preserve"> electroporator, and tweezer</w:t>
      </w:r>
      <w:r w:rsidR="009D47A2" w:rsidRPr="005B5255">
        <w:rPr>
          <w:highlight w:val="yellow"/>
        </w:rPr>
        <w:t xml:space="preserve">-type electrodes (see the </w:t>
      </w:r>
      <w:r w:rsidR="009D47A2" w:rsidRPr="005B5255">
        <w:rPr>
          <w:b/>
          <w:bCs/>
          <w:highlight w:val="yellow"/>
        </w:rPr>
        <w:t>Table of Materials</w:t>
      </w:r>
      <w:r w:rsidR="009D47A2" w:rsidRPr="005B5255">
        <w:rPr>
          <w:highlight w:val="yellow"/>
        </w:rPr>
        <w:t>)</w:t>
      </w:r>
      <w:r w:rsidR="006F2F5D" w:rsidRPr="005B5255">
        <w:rPr>
          <w:highlight w:val="yellow"/>
        </w:rPr>
        <w:t>.</w:t>
      </w:r>
    </w:p>
    <w:p w14:paraId="571AF623" w14:textId="77777777" w:rsidR="006F2F5D" w:rsidRPr="005B5255" w:rsidRDefault="006F2F5D" w:rsidP="005B5255">
      <w:pPr>
        <w:pStyle w:val="ListParagraph"/>
        <w:ind w:left="0"/>
        <w:rPr>
          <w:highlight w:val="yellow"/>
        </w:rPr>
      </w:pPr>
    </w:p>
    <w:p w14:paraId="5B1C979E" w14:textId="34E19954" w:rsidR="00F07CF5" w:rsidRPr="005B5255" w:rsidRDefault="00C54B50" w:rsidP="005B5255">
      <w:pPr>
        <w:pStyle w:val="ListParagraph"/>
        <w:numPr>
          <w:ilvl w:val="1"/>
          <w:numId w:val="52"/>
        </w:numPr>
        <w:ind w:left="0" w:firstLine="0"/>
        <w:rPr>
          <w:highlight w:val="yellow"/>
        </w:rPr>
      </w:pPr>
      <w:r w:rsidRPr="005B5255">
        <w:rPr>
          <w:highlight w:val="yellow"/>
        </w:rPr>
        <w:t>Cut a spacer from a loading tip to fit over the Hamilton syringe to limit the injection depth to 1.5 mm (</w:t>
      </w:r>
      <w:r w:rsidRPr="005B5255">
        <w:rPr>
          <w:b/>
          <w:bCs/>
          <w:highlight w:val="yellow"/>
        </w:rPr>
        <w:t>Figure</w:t>
      </w:r>
      <w:r w:rsidR="00576171" w:rsidRPr="005B5255">
        <w:rPr>
          <w:b/>
          <w:bCs/>
          <w:highlight w:val="yellow"/>
        </w:rPr>
        <w:t xml:space="preserve"> 1A</w:t>
      </w:r>
      <w:r w:rsidR="007E5929" w:rsidRPr="005B5255">
        <w:rPr>
          <w:b/>
          <w:bCs/>
          <w:highlight w:val="yellow"/>
        </w:rPr>
        <w:t>,</w:t>
      </w:r>
      <w:r w:rsidR="00576171" w:rsidRPr="005B5255">
        <w:rPr>
          <w:b/>
          <w:bCs/>
          <w:highlight w:val="yellow"/>
        </w:rPr>
        <w:t>B</w:t>
      </w:r>
      <w:r w:rsidRPr="005B5255">
        <w:rPr>
          <w:b/>
          <w:bCs/>
          <w:highlight w:val="yellow"/>
        </w:rPr>
        <w:t>).</w:t>
      </w:r>
      <w:r w:rsidRPr="005B5255">
        <w:rPr>
          <w:highlight w:val="yellow"/>
        </w:rPr>
        <w:t xml:space="preserve"> Secure the spacer with adhesive or parafilm.</w:t>
      </w:r>
    </w:p>
    <w:p w14:paraId="75673EC1" w14:textId="77777777" w:rsidR="006F2F5D" w:rsidRPr="005B5255" w:rsidRDefault="006F2F5D" w:rsidP="005B5255">
      <w:pPr>
        <w:rPr>
          <w:highlight w:val="yellow"/>
        </w:rPr>
      </w:pPr>
    </w:p>
    <w:p w14:paraId="532D61F8" w14:textId="46EDD190" w:rsidR="00F07CF5" w:rsidRPr="00727EF7" w:rsidRDefault="00A02F44" w:rsidP="005B5255">
      <w:pPr>
        <w:pStyle w:val="ListParagraph"/>
        <w:numPr>
          <w:ilvl w:val="1"/>
          <w:numId w:val="52"/>
        </w:numPr>
        <w:ind w:left="0" w:firstLine="0"/>
      </w:pPr>
      <w:r w:rsidRPr="00727EF7">
        <w:t xml:space="preserve">Anesthetize </w:t>
      </w:r>
      <w:r w:rsidR="00FD2370" w:rsidRPr="00727EF7">
        <w:t xml:space="preserve">the </w:t>
      </w:r>
      <w:r w:rsidR="00B34B94" w:rsidRPr="00727EF7">
        <w:t xml:space="preserve">P7 </w:t>
      </w:r>
      <w:r w:rsidRPr="00727EF7">
        <w:t xml:space="preserve">pup in an isoflurane chamber at a delivery rate of </w:t>
      </w:r>
      <w:r w:rsidR="005311A5" w:rsidRPr="00727EF7">
        <w:t>0.8 L/min</w:t>
      </w:r>
      <w:r w:rsidRPr="00727EF7">
        <w:t xml:space="preserve">. </w:t>
      </w:r>
      <w:r w:rsidR="00F46695" w:rsidRPr="00727EF7">
        <w:t>Confirm</w:t>
      </w:r>
      <w:r w:rsidRPr="00727EF7">
        <w:t xml:space="preserve"> full anesthesia by monitoring</w:t>
      </w:r>
      <w:r w:rsidR="00F46695" w:rsidRPr="00727EF7">
        <w:t xml:space="preserve"> the animal for decreased</w:t>
      </w:r>
      <w:r w:rsidR="00F07CF5" w:rsidRPr="00727EF7">
        <w:t xml:space="preserve"> </w:t>
      </w:r>
      <w:r w:rsidRPr="00727EF7">
        <w:t>respiration</w:t>
      </w:r>
      <w:r w:rsidR="00F46695" w:rsidRPr="00727EF7">
        <w:t xml:space="preserve"> </w:t>
      </w:r>
      <w:r w:rsidRPr="00727EF7">
        <w:t xml:space="preserve">and </w:t>
      </w:r>
      <w:r w:rsidR="00F46695" w:rsidRPr="00727EF7">
        <w:t>a lack of a toe</w:t>
      </w:r>
      <w:r w:rsidR="004D5A82" w:rsidRPr="00727EF7">
        <w:t xml:space="preserve"> or tail</w:t>
      </w:r>
      <w:r w:rsidR="00F46695" w:rsidRPr="00727EF7">
        <w:t xml:space="preserve"> pinch response</w:t>
      </w:r>
      <w:r w:rsidR="00AD779C" w:rsidRPr="00727EF7">
        <w:t xml:space="preserve"> (</w:t>
      </w:r>
      <w:r w:rsidR="00AD779C" w:rsidRPr="00727EF7">
        <w:rPr>
          <w:b/>
          <w:bCs/>
        </w:rPr>
        <w:t>Figure 2A</w:t>
      </w:r>
      <w:r w:rsidR="00AD779C" w:rsidRPr="00727EF7">
        <w:t>)</w:t>
      </w:r>
      <w:r w:rsidR="00F46695" w:rsidRPr="00727EF7">
        <w:t>.</w:t>
      </w:r>
    </w:p>
    <w:p w14:paraId="009238E7" w14:textId="77777777" w:rsidR="006F2F5D" w:rsidRPr="00727EF7" w:rsidRDefault="006F2F5D" w:rsidP="005B5255"/>
    <w:p w14:paraId="254DC5BC" w14:textId="54A91F03" w:rsidR="00F07CF5" w:rsidRPr="005B5255" w:rsidRDefault="00A02F44" w:rsidP="005B5255">
      <w:pPr>
        <w:pStyle w:val="ListParagraph"/>
        <w:numPr>
          <w:ilvl w:val="1"/>
          <w:numId w:val="52"/>
        </w:numPr>
        <w:ind w:left="0" w:firstLine="0"/>
        <w:rPr>
          <w:highlight w:val="yellow"/>
        </w:rPr>
      </w:pPr>
      <w:r w:rsidRPr="00727EF7">
        <w:t>Once the animal is fully anaesthetized</w:t>
      </w:r>
      <w:r w:rsidR="00F46695" w:rsidRPr="00727EF7">
        <w:t>,</w:t>
      </w:r>
      <w:r w:rsidR="00EF1F77" w:rsidRPr="00727EF7">
        <w:t xml:space="preserve"> place the pups on a pedestal fitted with a nose cone, delivering constant isoflurane at a delivery rate of 0.8 L/min. </w:t>
      </w:r>
      <w:r w:rsidR="00EF1F77" w:rsidRPr="00D719FB">
        <w:rPr>
          <w:highlight w:val="yellow"/>
        </w:rPr>
        <w:t xml:space="preserve">Clean </w:t>
      </w:r>
      <w:r w:rsidR="00EF1F77" w:rsidRPr="005B5255">
        <w:rPr>
          <w:highlight w:val="yellow"/>
        </w:rPr>
        <w:t xml:space="preserve">the top of the pup’s </w:t>
      </w:r>
      <w:r w:rsidR="00EF1F77" w:rsidRPr="005B5255">
        <w:rPr>
          <w:highlight w:val="yellow"/>
        </w:rPr>
        <w:lastRenderedPageBreak/>
        <w:t>head</w:t>
      </w:r>
      <w:r w:rsidR="00F46695" w:rsidRPr="005B5255">
        <w:rPr>
          <w:highlight w:val="yellow"/>
        </w:rPr>
        <w:t xml:space="preserve"> with betadine and 70% ethanol</w:t>
      </w:r>
      <w:r w:rsidR="00B449D7" w:rsidRPr="005B5255">
        <w:rPr>
          <w:highlight w:val="yellow"/>
        </w:rPr>
        <w:t>.</w:t>
      </w:r>
      <w:r w:rsidR="00C54B50" w:rsidRPr="005B5255">
        <w:rPr>
          <w:highlight w:val="yellow"/>
        </w:rPr>
        <w:t xml:space="preserve"> </w:t>
      </w:r>
      <w:r w:rsidR="00EF1F77" w:rsidRPr="005B5255">
        <w:rPr>
          <w:highlight w:val="yellow"/>
        </w:rPr>
        <w:t>Wipe off excess betadine and ethanol with a paper towel</w:t>
      </w:r>
      <w:r w:rsidR="00C54B50" w:rsidRPr="005B5255">
        <w:rPr>
          <w:highlight w:val="yellow"/>
        </w:rPr>
        <w:t>.</w:t>
      </w:r>
    </w:p>
    <w:p w14:paraId="38091A20" w14:textId="77777777" w:rsidR="006F2F5D" w:rsidRPr="005B5255" w:rsidRDefault="006F2F5D" w:rsidP="005B5255">
      <w:pPr>
        <w:rPr>
          <w:highlight w:val="yellow"/>
        </w:rPr>
      </w:pPr>
    </w:p>
    <w:p w14:paraId="710CF6F3" w14:textId="19FA90A8" w:rsidR="00F07CF5" w:rsidRPr="005B5255" w:rsidRDefault="00F46695" w:rsidP="005B5255">
      <w:pPr>
        <w:pStyle w:val="ListParagraph"/>
        <w:numPr>
          <w:ilvl w:val="1"/>
          <w:numId w:val="52"/>
        </w:numPr>
        <w:ind w:left="0" w:firstLine="0"/>
        <w:rPr>
          <w:highlight w:val="yellow"/>
        </w:rPr>
      </w:pPr>
      <w:r w:rsidRPr="005B5255">
        <w:rPr>
          <w:highlight w:val="yellow"/>
        </w:rPr>
        <w:t>Using a pair of sterilized scissors, make a small incision</w:t>
      </w:r>
      <w:r w:rsidR="00EF1F77" w:rsidRPr="005B5255">
        <w:rPr>
          <w:highlight w:val="yellow"/>
        </w:rPr>
        <w:t xml:space="preserve"> with one cut</w:t>
      </w:r>
      <w:r w:rsidRPr="005B5255">
        <w:rPr>
          <w:highlight w:val="yellow"/>
        </w:rPr>
        <w:t xml:space="preserve"> that spans the distance from the top to the </w:t>
      </w:r>
      <w:r w:rsidR="00163FBA" w:rsidRPr="005B5255">
        <w:rPr>
          <w:highlight w:val="yellow"/>
        </w:rPr>
        <w:t xml:space="preserve">base </w:t>
      </w:r>
      <w:r w:rsidRPr="005B5255">
        <w:rPr>
          <w:highlight w:val="yellow"/>
        </w:rPr>
        <w:t>of the ears to reveal the hindbrain</w:t>
      </w:r>
      <w:r w:rsidR="00EF1F77" w:rsidRPr="005B5255">
        <w:rPr>
          <w:highlight w:val="yellow"/>
        </w:rPr>
        <w:t xml:space="preserve"> </w:t>
      </w:r>
      <w:r w:rsidR="00AD779C" w:rsidRPr="005B5255">
        <w:rPr>
          <w:highlight w:val="yellow"/>
        </w:rPr>
        <w:t>(</w:t>
      </w:r>
      <w:r w:rsidR="00AD779C" w:rsidRPr="005B5255">
        <w:rPr>
          <w:b/>
          <w:bCs/>
          <w:highlight w:val="yellow"/>
        </w:rPr>
        <w:t>Figure 2B</w:t>
      </w:r>
      <w:r w:rsidR="00AD779C" w:rsidRPr="005B5255">
        <w:rPr>
          <w:highlight w:val="yellow"/>
        </w:rPr>
        <w:t>)</w:t>
      </w:r>
      <w:r w:rsidR="006F2F5D" w:rsidRPr="005B5255">
        <w:rPr>
          <w:highlight w:val="yellow"/>
        </w:rPr>
        <w:t>.</w:t>
      </w:r>
    </w:p>
    <w:p w14:paraId="5A509FD0" w14:textId="77777777" w:rsidR="006F2F5D" w:rsidRPr="005B5255" w:rsidRDefault="006F2F5D" w:rsidP="005B5255">
      <w:pPr>
        <w:rPr>
          <w:highlight w:val="yellow"/>
        </w:rPr>
      </w:pPr>
    </w:p>
    <w:p w14:paraId="516ADD7C" w14:textId="4DC3EC8E" w:rsidR="00F07CF5" w:rsidRPr="005B5255" w:rsidRDefault="00F46695" w:rsidP="005B5255">
      <w:pPr>
        <w:pStyle w:val="ListParagraph"/>
        <w:numPr>
          <w:ilvl w:val="1"/>
          <w:numId w:val="52"/>
        </w:numPr>
        <w:ind w:left="0" w:firstLine="0"/>
        <w:rPr>
          <w:highlight w:val="yellow"/>
        </w:rPr>
      </w:pPr>
      <w:r w:rsidRPr="005B5255">
        <w:rPr>
          <w:highlight w:val="yellow"/>
        </w:rPr>
        <w:t xml:space="preserve">Locate the cerebellum </w:t>
      </w:r>
      <w:r w:rsidR="0049433F" w:rsidRPr="005B5255">
        <w:rPr>
          <w:highlight w:val="yellow"/>
        </w:rPr>
        <w:t>(</w:t>
      </w:r>
      <w:r w:rsidR="0049433F" w:rsidRPr="005B5255">
        <w:rPr>
          <w:b/>
          <w:bCs/>
          <w:highlight w:val="yellow"/>
        </w:rPr>
        <w:t>Figure</w:t>
      </w:r>
      <w:r w:rsidR="00576171" w:rsidRPr="005B5255">
        <w:rPr>
          <w:b/>
          <w:bCs/>
          <w:highlight w:val="yellow"/>
        </w:rPr>
        <w:t xml:space="preserve"> 2C</w:t>
      </w:r>
      <w:r w:rsidR="005B5BD4" w:rsidRPr="005B5255">
        <w:rPr>
          <w:highlight w:val="yellow"/>
        </w:rPr>
        <w:t>)</w:t>
      </w:r>
      <w:r w:rsidR="00321C9D" w:rsidRPr="005B5255">
        <w:rPr>
          <w:highlight w:val="yellow"/>
        </w:rPr>
        <w:t>, insert the exposed tip of the Hamilton syringe through the skull, perpendicular to the brain,</w:t>
      </w:r>
      <w:r w:rsidR="005B5BD4" w:rsidRPr="005B5255">
        <w:rPr>
          <w:highlight w:val="yellow"/>
        </w:rPr>
        <w:t xml:space="preserve"> and inject 1.5 µL of DNA mixture into the cerebellar parenchym</w:t>
      </w:r>
      <w:r w:rsidR="00C54B50" w:rsidRPr="005B5255">
        <w:rPr>
          <w:highlight w:val="yellow"/>
        </w:rPr>
        <w:t>a</w:t>
      </w:r>
      <w:r w:rsidR="00CA0F40" w:rsidRPr="005B5255">
        <w:rPr>
          <w:highlight w:val="yellow"/>
        </w:rPr>
        <w:t xml:space="preserve"> by slowly pushing the back plunger o</w:t>
      </w:r>
      <w:r w:rsidR="00321C9D" w:rsidRPr="005B5255">
        <w:rPr>
          <w:highlight w:val="yellow"/>
        </w:rPr>
        <w:t>f</w:t>
      </w:r>
      <w:r w:rsidR="00CA0F40" w:rsidRPr="005B5255">
        <w:rPr>
          <w:highlight w:val="yellow"/>
        </w:rPr>
        <w:t xml:space="preserve"> the syringe</w:t>
      </w:r>
      <w:r w:rsidR="00C54B50" w:rsidRPr="005B5255">
        <w:rPr>
          <w:highlight w:val="yellow"/>
        </w:rPr>
        <w:t xml:space="preserve">. </w:t>
      </w:r>
      <w:r w:rsidR="00EF1F77" w:rsidRPr="005B5255">
        <w:rPr>
          <w:highlight w:val="yellow"/>
        </w:rPr>
        <w:t>After delivery of the DNA mixture, s</w:t>
      </w:r>
      <w:r w:rsidR="005B5BD4" w:rsidRPr="005B5255">
        <w:rPr>
          <w:highlight w:val="yellow"/>
        </w:rPr>
        <w:t xml:space="preserve">lowly pull the needle back to prevent back </w:t>
      </w:r>
      <w:r w:rsidR="00C54B50" w:rsidRPr="005B5255">
        <w:rPr>
          <w:highlight w:val="yellow"/>
        </w:rPr>
        <w:t>spills</w:t>
      </w:r>
      <w:r w:rsidR="0045034B" w:rsidRPr="005B5255">
        <w:rPr>
          <w:highlight w:val="yellow"/>
        </w:rPr>
        <w:t>,</w:t>
      </w:r>
      <w:r w:rsidR="00C54B50" w:rsidRPr="005B5255">
        <w:rPr>
          <w:highlight w:val="yellow"/>
        </w:rPr>
        <w:t xml:space="preserve"> and</w:t>
      </w:r>
      <w:r w:rsidR="00B449D7" w:rsidRPr="005B5255">
        <w:rPr>
          <w:highlight w:val="yellow"/>
        </w:rPr>
        <w:t xml:space="preserve"> </w:t>
      </w:r>
      <w:r w:rsidR="00C54B50" w:rsidRPr="005B5255">
        <w:rPr>
          <w:highlight w:val="yellow"/>
        </w:rPr>
        <w:t>a</w:t>
      </w:r>
      <w:r w:rsidR="00B449D7" w:rsidRPr="005B5255">
        <w:rPr>
          <w:highlight w:val="yellow"/>
        </w:rPr>
        <w:t>llow the DNA solution to diffuse for 30 s.</w:t>
      </w:r>
    </w:p>
    <w:p w14:paraId="41BFF12A" w14:textId="77777777" w:rsidR="0079245B" w:rsidRPr="005B5255" w:rsidRDefault="0079245B" w:rsidP="005B5255">
      <w:pPr>
        <w:pStyle w:val="ListParagraph"/>
        <w:ind w:left="0"/>
        <w:rPr>
          <w:highlight w:val="yellow"/>
        </w:rPr>
      </w:pPr>
    </w:p>
    <w:p w14:paraId="2E664D89" w14:textId="4D8B0683" w:rsidR="00D82AC7" w:rsidRPr="005B5255" w:rsidRDefault="00EF1F77" w:rsidP="005B5255">
      <w:pPr>
        <w:pStyle w:val="ListParagraph"/>
        <w:numPr>
          <w:ilvl w:val="1"/>
          <w:numId w:val="52"/>
        </w:numPr>
        <w:ind w:left="0" w:firstLine="0"/>
        <w:rPr>
          <w:highlight w:val="yellow"/>
        </w:rPr>
      </w:pPr>
      <w:r w:rsidRPr="005B5255">
        <w:rPr>
          <w:highlight w:val="yellow"/>
        </w:rPr>
        <w:t>Turn</w:t>
      </w:r>
      <w:r w:rsidR="0079245B" w:rsidRPr="005B5255">
        <w:rPr>
          <w:highlight w:val="yellow"/>
        </w:rPr>
        <w:t xml:space="preserve"> off the isoflurane</w:t>
      </w:r>
      <w:r w:rsidR="00D82AC7" w:rsidRPr="005B5255">
        <w:rPr>
          <w:highlight w:val="yellow"/>
        </w:rPr>
        <w:t>,</w:t>
      </w:r>
      <w:r w:rsidR="00FD2370" w:rsidRPr="005B5255">
        <w:rPr>
          <w:highlight w:val="yellow"/>
        </w:rPr>
        <w:t xml:space="preserve"> and place the pup on a 37 °C heating pad. Prepare the tweezer</w:t>
      </w:r>
      <w:r w:rsidR="00D82AC7" w:rsidRPr="005B5255">
        <w:rPr>
          <w:highlight w:val="yellow"/>
        </w:rPr>
        <w:t>-type electrode</w:t>
      </w:r>
      <w:r w:rsidR="00FD2370" w:rsidRPr="005B5255">
        <w:rPr>
          <w:highlight w:val="yellow"/>
        </w:rPr>
        <w:t xml:space="preserve"> for electroporation by dipping both ends into 1</w:t>
      </w:r>
      <w:r w:rsidR="00D82AC7" w:rsidRPr="005B5255">
        <w:rPr>
          <w:highlight w:val="yellow"/>
        </w:rPr>
        <w:t>x</w:t>
      </w:r>
      <w:r w:rsidR="00FD2370" w:rsidRPr="005B5255">
        <w:rPr>
          <w:highlight w:val="yellow"/>
        </w:rPr>
        <w:t xml:space="preserve"> PBS. </w:t>
      </w:r>
    </w:p>
    <w:p w14:paraId="630E6D6F" w14:textId="77777777" w:rsidR="00D82AC7" w:rsidRPr="005B5255" w:rsidRDefault="00D82AC7" w:rsidP="005B5255">
      <w:pPr>
        <w:pStyle w:val="ListParagraph"/>
        <w:ind w:left="0"/>
        <w:rPr>
          <w:highlight w:val="yellow"/>
        </w:rPr>
      </w:pPr>
    </w:p>
    <w:p w14:paraId="0D7AF970" w14:textId="67A6D8DC" w:rsidR="0079245B" w:rsidRPr="005B5255" w:rsidRDefault="00D82AC7" w:rsidP="005B5255">
      <w:pPr>
        <w:pStyle w:val="ListParagraph"/>
        <w:ind w:left="0"/>
      </w:pPr>
      <w:r w:rsidRPr="005B5255">
        <w:t xml:space="preserve">NOTE: </w:t>
      </w:r>
      <w:r w:rsidR="00FD2370" w:rsidRPr="005B5255">
        <w:t>Wetting the tweezer</w:t>
      </w:r>
      <w:r w:rsidRPr="005B5255">
        <w:t>-type elec</w:t>
      </w:r>
      <w:r w:rsidR="00FD2370" w:rsidRPr="005B5255">
        <w:t>trode will prevent contact burns on the skin of the pup during administration of the electrical pulses.</w:t>
      </w:r>
    </w:p>
    <w:p w14:paraId="310098F4" w14:textId="77777777" w:rsidR="006F2F5D" w:rsidRPr="005B5255" w:rsidRDefault="006F2F5D" w:rsidP="005B5255">
      <w:pPr>
        <w:rPr>
          <w:highlight w:val="yellow"/>
        </w:rPr>
      </w:pPr>
    </w:p>
    <w:p w14:paraId="13367A8D" w14:textId="1F7CB0C6" w:rsidR="000C195B" w:rsidRPr="005B5255" w:rsidRDefault="005B5BD4" w:rsidP="005B5255">
      <w:pPr>
        <w:pStyle w:val="ListParagraph"/>
        <w:numPr>
          <w:ilvl w:val="1"/>
          <w:numId w:val="52"/>
        </w:numPr>
        <w:ind w:left="0" w:firstLine="0"/>
        <w:rPr>
          <w:highlight w:val="yellow"/>
        </w:rPr>
      </w:pPr>
      <w:r w:rsidRPr="005B5255">
        <w:rPr>
          <w:highlight w:val="yellow"/>
        </w:rPr>
        <w:t xml:space="preserve">Orient </w:t>
      </w:r>
      <w:r w:rsidR="00D840C2" w:rsidRPr="005B5255">
        <w:rPr>
          <w:highlight w:val="yellow"/>
        </w:rPr>
        <w:t>the tweeze</w:t>
      </w:r>
      <w:r w:rsidR="00A057B2" w:rsidRPr="005B5255">
        <w:rPr>
          <w:highlight w:val="yellow"/>
        </w:rPr>
        <w:t>r</w:t>
      </w:r>
      <w:r w:rsidR="00DD457F" w:rsidRPr="005B5255">
        <w:rPr>
          <w:highlight w:val="yellow"/>
        </w:rPr>
        <w:t>–elec</w:t>
      </w:r>
      <w:r w:rsidR="00D840C2" w:rsidRPr="005B5255">
        <w:rPr>
          <w:highlight w:val="yellow"/>
        </w:rPr>
        <w:t xml:space="preserve">trode above the site of injection with </w:t>
      </w:r>
      <w:r w:rsidR="00B449D7" w:rsidRPr="005B5255">
        <w:rPr>
          <w:highlight w:val="yellow"/>
        </w:rPr>
        <w:t>the plus</w:t>
      </w:r>
      <w:r w:rsidR="00D840C2" w:rsidRPr="005B5255">
        <w:rPr>
          <w:highlight w:val="yellow"/>
        </w:rPr>
        <w:t xml:space="preserve"> end facing downwards</w:t>
      </w:r>
      <w:r w:rsidR="00B449D7" w:rsidRPr="005B5255">
        <w:rPr>
          <w:highlight w:val="yellow"/>
        </w:rPr>
        <w:t xml:space="preserve"> and the negative end above the animal’s head</w:t>
      </w:r>
      <w:r w:rsidR="0079245B" w:rsidRPr="005B5255">
        <w:rPr>
          <w:highlight w:val="yellow"/>
        </w:rPr>
        <w:t xml:space="preserve"> (</w:t>
      </w:r>
      <w:r w:rsidR="00592617" w:rsidRPr="005B5255">
        <w:rPr>
          <w:b/>
          <w:bCs/>
          <w:highlight w:val="yellow"/>
        </w:rPr>
        <w:t>Figure 2D</w:t>
      </w:r>
      <w:r w:rsidR="0079245B" w:rsidRPr="005B5255">
        <w:rPr>
          <w:highlight w:val="yellow"/>
        </w:rPr>
        <w:t>)</w:t>
      </w:r>
      <w:r w:rsidR="00B449D7" w:rsidRPr="005B5255">
        <w:rPr>
          <w:highlight w:val="yellow"/>
        </w:rPr>
        <w:t xml:space="preserve">. </w:t>
      </w:r>
      <w:r w:rsidR="00C54B50" w:rsidRPr="005B5255">
        <w:rPr>
          <w:highlight w:val="yellow"/>
        </w:rPr>
        <w:t>Administer</w:t>
      </w:r>
      <w:r w:rsidR="00D840C2" w:rsidRPr="005B5255">
        <w:rPr>
          <w:highlight w:val="yellow"/>
        </w:rPr>
        <w:t xml:space="preserve"> five </w:t>
      </w:r>
      <w:r w:rsidR="00B449D7" w:rsidRPr="005B5255">
        <w:rPr>
          <w:highlight w:val="yellow"/>
        </w:rPr>
        <w:t xml:space="preserve">electrical </w:t>
      </w:r>
      <w:r w:rsidR="00D840C2" w:rsidRPr="005B5255">
        <w:rPr>
          <w:highlight w:val="yellow"/>
        </w:rPr>
        <w:t>pulses</w:t>
      </w:r>
      <w:r w:rsidR="00EF1F77" w:rsidRPr="005B5255">
        <w:rPr>
          <w:highlight w:val="yellow"/>
        </w:rPr>
        <w:t xml:space="preserve"> from the electroporator</w:t>
      </w:r>
      <w:r w:rsidR="00B449D7" w:rsidRPr="005B5255">
        <w:rPr>
          <w:highlight w:val="yellow"/>
        </w:rPr>
        <w:t xml:space="preserve"> </w:t>
      </w:r>
      <w:r w:rsidR="004D5A82" w:rsidRPr="005B5255">
        <w:rPr>
          <w:highlight w:val="yellow"/>
        </w:rPr>
        <w:t xml:space="preserve">with the following </w:t>
      </w:r>
      <w:r w:rsidR="00B449D7" w:rsidRPr="005B5255">
        <w:rPr>
          <w:highlight w:val="yellow"/>
        </w:rPr>
        <w:t>settings: 50 ms, 130</w:t>
      </w:r>
      <w:r w:rsidR="00C54B50" w:rsidRPr="005B5255">
        <w:rPr>
          <w:highlight w:val="yellow"/>
        </w:rPr>
        <w:t xml:space="preserve"> </w:t>
      </w:r>
      <w:r w:rsidR="00B449D7" w:rsidRPr="005B5255">
        <w:rPr>
          <w:highlight w:val="yellow"/>
        </w:rPr>
        <w:t xml:space="preserve">V, </w:t>
      </w:r>
      <w:r w:rsidR="004D5A82" w:rsidRPr="005B5255">
        <w:rPr>
          <w:highlight w:val="yellow"/>
        </w:rPr>
        <w:t xml:space="preserve">and </w:t>
      </w:r>
      <w:r w:rsidR="00B449D7" w:rsidRPr="005B5255">
        <w:rPr>
          <w:highlight w:val="yellow"/>
        </w:rPr>
        <w:t>950</w:t>
      </w:r>
      <w:r w:rsidR="004D5A82" w:rsidRPr="005B5255">
        <w:rPr>
          <w:highlight w:val="yellow"/>
        </w:rPr>
        <w:t xml:space="preserve"> ms</w:t>
      </w:r>
      <w:r w:rsidR="00B449D7" w:rsidRPr="005B5255">
        <w:rPr>
          <w:highlight w:val="yellow"/>
        </w:rPr>
        <w:t xml:space="preserve"> inter</w:t>
      </w:r>
      <w:r w:rsidR="00AD779C" w:rsidRPr="005B5255">
        <w:rPr>
          <w:highlight w:val="yellow"/>
        </w:rPr>
        <w:t>-</w:t>
      </w:r>
      <w:r w:rsidR="00B449D7" w:rsidRPr="005B5255">
        <w:rPr>
          <w:highlight w:val="yellow"/>
        </w:rPr>
        <w:t>pulse interval</w:t>
      </w:r>
      <w:r w:rsidR="004D5A82" w:rsidRPr="005B5255">
        <w:rPr>
          <w:highlight w:val="yellow"/>
        </w:rPr>
        <w:t>.</w:t>
      </w:r>
      <w:r w:rsidR="00592617" w:rsidRPr="005B5255">
        <w:rPr>
          <w:highlight w:val="yellow"/>
        </w:rPr>
        <w:t xml:space="preserve"> </w:t>
      </w:r>
    </w:p>
    <w:p w14:paraId="2C081E4F" w14:textId="77777777" w:rsidR="000C195B" w:rsidRPr="005B5255" w:rsidRDefault="000C195B" w:rsidP="005B5255">
      <w:pPr>
        <w:pStyle w:val="ListParagraph"/>
        <w:ind w:left="0"/>
        <w:rPr>
          <w:highlight w:val="yellow"/>
        </w:rPr>
      </w:pPr>
    </w:p>
    <w:p w14:paraId="7F8DFE7F" w14:textId="6985BB69" w:rsidR="00592617" w:rsidRPr="005B5255" w:rsidRDefault="000C195B" w:rsidP="005B5255">
      <w:pPr>
        <w:pStyle w:val="ListParagraph"/>
        <w:ind w:left="0"/>
      </w:pPr>
      <w:r w:rsidRPr="005B5255">
        <w:t>N</w:t>
      </w:r>
      <w:r w:rsidR="00DD457F" w:rsidRPr="005B5255">
        <w:t>OTE</w:t>
      </w:r>
      <w:r w:rsidR="00592617" w:rsidRPr="005B5255">
        <w:t xml:space="preserve">: </w:t>
      </w:r>
      <w:r w:rsidR="00C35ED3" w:rsidRPr="005B5255">
        <w:t>If needed, perform a test injection to e</w:t>
      </w:r>
      <w:r w:rsidR="00CA0F40" w:rsidRPr="005B5255">
        <w:t>nsure</w:t>
      </w:r>
      <w:r w:rsidR="00C35ED3" w:rsidRPr="005B5255">
        <w:t xml:space="preserve"> that</w:t>
      </w:r>
      <w:r w:rsidR="00CA0F40" w:rsidRPr="005B5255">
        <w:t xml:space="preserve"> t</w:t>
      </w:r>
      <w:r w:rsidR="00592617" w:rsidRPr="005B5255">
        <w:t xml:space="preserve">he injection site </w:t>
      </w:r>
      <w:r w:rsidR="00CA0F40" w:rsidRPr="005B5255">
        <w:t>is</w:t>
      </w:r>
      <w:r w:rsidR="00592617" w:rsidRPr="005B5255">
        <w:t xml:space="preserve"> </w:t>
      </w:r>
      <w:r w:rsidR="00CA0F40" w:rsidRPr="005B5255">
        <w:t>located</w:t>
      </w:r>
      <w:r w:rsidR="00592617" w:rsidRPr="005B5255">
        <w:t xml:space="preserve"> </w:t>
      </w:r>
      <w:r w:rsidR="00CA0F40" w:rsidRPr="005B5255">
        <w:t>on the cerebellar vermis</w:t>
      </w:r>
      <w:r w:rsidR="00592617" w:rsidRPr="005B5255">
        <w:t xml:space="preserve"> (</w:t>
      </w:r>
      <w:r w:rsidR="00592617" w:rsidRPr="005B5255">
        <w:rPr>
          <w:b/>
          <w:bCs/>
        </w:rPr>
        <w:t>Figure 2E</w:t>
      </w:r>
      <w:r w:rsidR="00592617" w:rsidRPr="005B5255">
        <w:t>).</w:t>
      </w:r>
    </w:p>
    <w:p w14:paraId="49A7F8E7" w14:textId="77777777" w:rsidR="00FD2370" w:rsidRPr="005B5255" w:rsidRDefault="00FD2370" w:rsidP="005B5255">
      <w:pPr>
        <w:rPr>
          <w:highlight w:val="yellow"/>
        </w:rPr>
      </w:pPr>
    </w:p>
    <w:p w14:paraId="4BE52F5A" w14:textId="66454D00" w:rsidR="001019C6" w:rsidRPr="005B5255" w:rsidRDefault="001019C6" w:rsidP="005B5255">
      <w:pPr>
        <w:pStyle w:val="ListParagraph"/>
        <w:numPr>
          <w:ilvl w:val="1"/>
          <w:numId w:val="52"/>
        </w:numPr>
        <w:ind w:left="0" w:firstLine="0"/>
        <w:rPr>
          <w:highlight w:val="yellow"/>
        </w:rPr>
      </w:pPr>
      <w:r w:rsidRPr="005B5255">
        <w:rPr>
          <w:highlight w:val="yellow"/>
        </w:rPr>
        <w:t>Pinch the incision close</w:t>
      </w:r>
      <w:r w:rsidR="00132FAE" w:rsidRPr="005B5255">
        <w:rPr>
          <w:highlight w:val="yellow"/>
        </w:rPr>
        <w:t>d,</w:t>
      </w:r>
      <w:r w:rsidRPr="005B5255">
        <w:rPr>
          <w:highlight w:val="yellow"/>
        </w:rPr>
        <w:t xml:space="preserve"> and seal the wound with a non-toxic n-butyl-ester cyanoacrylate tissue adhesive. Clean the wound with 70% ethanol as any trace amount of blood increases the likelihood of parental infanticide and cannibalism.</w:t>
      </w:r>
    </w:p>
    <w:p w14:paraId="39EA499F" w14:textId="77777777" w:rsidR="001019C6" w:rsidRPr="005B5255" w:rsidRDefault="001019C6" w:rsidP="005B5255">
      <w:pPr>
        <w:pStyle w:val="ListParagraph"/>
        <w:ind w:left="0"/>
        <w:rPr>
          <w:highlight w:val="yellow"/>
        </w:rPr>
      </w:pPr>
    </w:p>
    <w:p w14:paraId="260816E8" w14:textId="4EF21000" w:rsidR="000C195B" w:rsidRPr="005B5255" w:rsidRDefault="004D5A82" w:rsidP="005B5255">
      <w:pPr>
        <w:pStyle w:val="ListParagraph"/>
        <w:numPr>
          <w:ilvl w:val="1"/>
          <w:numId w:val="52"/>
        </w:numPr>
        <w:ind w:left="0" w:firstLine="0"/>
        <w:rPr>
          <w:highlight w:val="yellow"/>
        </w:rPr>
      </w:pPr>
      <w:r w:rsidRPr="005B5255">
        <w:rPr>
          <w:highlight w:val="yellow"/>
        </w:rPr>
        <w:t>A</w:t>
      </w:r>
      <w:r w:rsidR="00B449D7" w:rsidRPr="005B5255">
        <w:rPr>
          <w:highlight w:val="yellow"/>
        </w:rPr>
        <w:t xml:space="preserve">llow the animal to recover on a </w:t>
      </w:r>
      <w:r w:rsidR="0079245B" w:rsidRPr="005B5255">
        <w:rPr>
          <w:highlight w:val="yellow"/>
        </w:rPr>
        <w:t xml:space="preserve">37 °C </w:t>
      </w:r>
      <w:r w:rsidR="00B449D7" w:rsidRPr="005B5255">
        <w:rPr>
          <w:highlight w:val="yellow"/>
        </w:rPr>
        <w:t>heating pad before returning the pup to the dam.</w:t>
      </w:r>
      <w:r w:rsidR="00C54B50" w:rsidRPr="005B5255">
        <w:rPr>
          <w:highlight w:val="yellow"/>
        </w:rPr>
        <w:t xml:space="preserve"> Monitor </w:t>
      </w:r>
      <w:r w:rsidR="0079245B" w:rsidRPr="005B5255">
        <w:rPr>
          <w:highlight w:val="yellow"/>
        </w:rPr>
        <w:t>the pup(s)</w:t>
      </w:r>
      <w:r w:rsidR="00C54B50" w:rsidRPr="005B5255">
        <w:rPr>
          <w:highlight w:val="yellow"/>
        </w:rPr>
        <w:t xml:space="preserve"> </w:t>
      </w:r>
      <w:r w:rsidR="00541548" w:rsidRPr="005B5255">
        <w:rPr>
          <w:highlight w:val="yellow"/>
        </w:rPr>
        <w:t xml:space="preserve">every 30 min for at least 2 h after the surgery </w:t>
      </w:r>
      <w:r w:rsidR="00C54B50" w:rsidRPr="005B5255">
        <w:rPr>
          <w:highlight w:val="yellow"/>
        </w:rPr>
        <w:t>to ensure full recovery.</w:t>
      </w:r>
      <w:r w:rsidR="00315148" w:rsidRPr="005B5255">
        <w:rPr>
          <w:highlight w:val="yellow"/>
        </w:rPr>
        <w:t xml:space="preserve"> </w:t>
      </w:r>
    </w:p>
    <w:p w14:paraId="1F639AEC" w14:textId="77777777" w:rsidR="000C195B" w:rsidRPr="005B5255" w:rsidRDefault="000C195B" w:rsidP="005B5255">
      <w:pPr>
        <w:pStyle w:val="ListParagraph"/>
        <w:ind w:left="0"/>
        <w:rPr>
          <w:highlight w:val="yellow"/>
        </w:rPr>
      </w:pPr>
    </w:p>
    <w:p w14:paraId="73B4CDAE" w14:textId="25241936" w:rsidR="00B449D7" w:rsidRPr="005B5255" w:rsidRDefault="000C195B" w:rsidP="005B5255">
      <w:pPr>
        <w:pStyle w:val="ListParagraph"/>
        <w:ind w:left="0"/>
      </w:pPr>
      <w:r w:rsidRPr="005B5255">
        <w:t>N</w:t>
      </w:r>
      <w:r w:rsidR="001639E9" w:rsidRPr="005B5255">
        <w:t>OTE</w:t>
      </w:r>
      <w:r w:rsidR="00315148" w:rsidRPr="005B5255">
        <w:t xml:space="preserve">: </w:t>
      </w:r>
      <w:r w:rsidR="00062B5C" w:rsidRPr="005B5255">
        <w:t>I</w:t>
      </w:r>
      <w:r w:rsidR="0079245B" w:rsidRPr="005B5255">
        <w:t xml:space="preserve">nfanticide by either parent is quite common. To prevent cannibalism, </w:t>
      </w:r>
      <w:r w:rsidR="000440A9" w:rsidRPr="005B5255">
        <w:t>h</w:t>
      </w:r>
      <w:r w:rsidR="0079245B" w:rsidRPr="005B5255">
        <w:t>ouse the sire in a different cage</w:t>
      </w:r>
      <w:r w:rsidR="009871AD" w:rsidRPr="005B5255">
        <w:t xml:space="preserve"> before starting the electroporation</w:t>
      </w:r>
      <w:r w:rsidR="00062B5C" w:rsidRPr="005B5255">
        <w:t>,</w:t>
      </w:r>
      <w:r w:rsidR="0079245B" w:rsidRPr="005B5255">
        <w:t xml:space="preserve"> and always return cleaned and recovered pups (</w:t>
      </w:r>
      <w:r w:rsidR="0079245B" w:rsidRPr="005B5255">
        <w:rPr>
          <w:i/>
          <w:iCs/>
        </w:rPr>
        <w:t>i.e.,</w:t>
      </w:r>
      <w:r w:rsidR="0079245B" w:rsidRPr="005B5255">
        <w:t xml:space="preserve"> no bloodstain, fully mobile) to the original cage on the original bedding. </w:t>
      </w:r>
      <w:r w:rsidR="00216DD7" w:rsidRPr="005B5255">
        <w:t xml:space="preserve">Pups can also be wiped with droppings from the original cage to minimize the smell of blood. </w:t>
      </w:r>
      <w:r w:rsidR="0079245B" w:rsidRPr="005B5255">
        <w:t>The use of a surrogate dam may be necessary if the original dam continues to cannibalize her pups.</w:t>
      </w:r>
    </w:p>
    <w:p w14:paraId="5A67B85C" w14:textId="77777777" w:rsidR="00A5146F" w:rsidRPr="005B5255" w:rsidRDefault="00A5146F" w:rsidP="005B5255"/>
    <w:p w14:paraId="62A5170A" w14:textId="2EFA7C12" w:rsidR="00A5146F" w:rsidRPr="005B5255" w:rsidRDefault="00A5146F" w:rsidP="005B5255">
      <w:pPr>
        <w:rPr>
          <w:bCs/>
        </w:rPr>
      </w:pPr>
      <w:r w:rsidRPr="005B5255">
        <w:rPr>
          <w:bCs/>
        </w:rPr>
        <w:t xml:space="preserve">[Place </w:t>
      </w:r>
      <w:r w:rsidRPr="005B5255">
        <w:rPr>
          <w:b/>
        </w:rPr>
        <w:t>Figure 2</w:t>
      </w:r>
      <w:r w:rsidRPr="005B5255">
        <w:rPr>
          <w:bCs/>
        </w:rPr>
        <w:t xml:space="preserve"> here]</w:t>
      </w:r>
    </w:p>
    <w:p w14:paraId="739DB967" w14:textId="739D23DE" w:rsidR="001143A9" w:rsidRPr="005B5255" w:rsidRDefault="001143A9" w:rsidP="005B5255">
      <w:pPr>
        <w:widowControl/>
      </w:pPr>
    </w:p>
    <w:p w14:paraId="07DB1A71" w14:textId="7EF165DC" w:rsidR="006F2F5D" w:rsidRPr="005B5255" w:rsidRDefault="00740268" w:rsidP="005B5255">
      <w:pPr>
        <w:widowControl/>
        <w:rPr>
          <w:b/>
          <w:bCs/>
        </w:rPr>
      </w:pPr>
      <w:r w:rsidRPr="005B5255">
        <w:rPr>
          <w:b/>
          <w:bCs/>
        </w:rPr>
        <w:t>3</w:t>
      </w:r>
      <w:r w:rsidR="00FF02A9" w:rsidRPr="005B5255">
        <w:rPr>
          <w:b/>
          <w:bCs/>
        </w:rPr>
        <w:t>.</w:t>
      </w:r>
      <w:r w:rsidRPr="005B5255">
        <w:rPr>
          <w:b/>
          <w:bCs/>
        </w:rPr>
        <w:t xml:space="preserve"> Immunohistochemistry of electroporated CGNs</w:t>
      </w:r>
    </w:p>
    <w:p w14:paraId="211769FC" w14:textId="77777777" w:rsidR="00FF02A9" w:rsidRPr="005B5255" w:rsidRDefault="00FF02A9" w:rsidP="005B5255">
      <w:pPr>
        <w:widowControl/>
        <w:rPr>
          <w:b/>
          <w:bCs/>
        </w:rPr>
      </w:pPr>
    </w:p>
    <w:p w14:paraId="5080970B" w14:textId="04EBD9CE" w:rsidR="00F07CF5" w:rsidRPr="005B5255" w:rsidRDefault="004D5A82" w:rsidP="005B5255">
      <w:pPr>
        <w:pStyle w:val="ListParagraph"/>
        <w:widowControl/>
        <w:numPr>
          <w:ilvl w:val="1"/>
          <w:numId w:val="53"/>
        </w:numPr>
        <w:ind w:left="0" w:firstLine="0"/>
      </w:pPr>
      <w:r w:rsidRPr="005B5255">
        <w:t>Gather the following m</w:t>
      </w:r>
      <w:r w:rsidR="001143A9" w:rsidRPr="005B5255">
        <w:t>aterials:</w:t>
      </w:r>
      <w:r w:rsidRPr="005B5255">
        <w:t xml:space="preserve"> isoflurane, 1</w:t>
      </w:r>
      <w:r w:rsidR="00295ACC" w:rsidRPr="005B5255">
        <w:t>x</w:t>
      </w:r>
      <w:r w:rsidRPr="005B5255">
        <w:t xml:space="preserve"> PBS, 4% paraformaldehyde (PFA), 30% sucrose</w:t>
      </w:r>
      <w:r w:rsidR="007103B4" w:rsidRPr="005B5255">
        <w:t xml:space="preserve">, normal goat serum, </w:t>
      </w:r>
      <w:r w:rsidR="00295ACC" w:rsidRPr="005B5255">
        <w:t>non-ionic</w:t>
      </w:r>
      <w:r w:rsidR="00AD779C" w:rsidRPr="005B5255">
        <w:t xml:space="preserve"> detergent</w:t>
      </w:r>
      <w:r w:rsidR="00295ACC" w:rsidRPr="005B5255">
        <w:t xml:space="preserve"> (</w:t>
      </w:r>
      <w:r w:rsidR="00295ACC" w:rsidRPr="005B5255">
        <w:rPr>
          <w:b/>
          <w:bCs/>
        </w:rPr>
        <w:t>Table of Materials</w:t>
      </w:r>
      <w:r w:rsidR="00295ACC" w:rsidRPr="005B5255">
        <w:t>)</w:t>
      </w:r>
      <w:r w:rsidR="007103B4" w:rsidRPr="005B5255">
        <w:t xml:space="preserve">, glass slides, glass </w:t>
      </w:r>
      <w:r w:rsidR="007103B4" w:rsidRPr="005B5255">
        <w:lastRenderedPageBreak/>
        <w:t xml:space="preserve">coverslips, nail polish, </w:t>
      </w:r>
      <w:r w:rsidR="006F2F5D" w:rsidRPr="005B5255">
        <w:t>mounting media</w:t>
      </w:r>
      <w:r w:rsidR="00457BAF" w:rsidRPr="005B5255">
        <w:t xml:space="preserve">, </w:t>
      </w:r>
      <w:r w:rsidR="00295ACC" w:rsidRPr="005B5255">
        <w:t>Hoechst</w:t>
      </w:r>
      <w:r w:rsidR="00A5523E" w:rsidRPr="005B5255">
        <w:t xml:space="preserve"> nucle</w:t>
      </w:r>
      <w:r w:rsidR="00295ACC" w:rsidRPr="005B5255">
        <w:t>ar</w:t>
      </w:r>
      <w:r w:rsidR="00A5523E" w:rsidRPr="005B5255">
        <w:t xml:space="preserve"> dye</w:t>
      </w:r>
      <w:r w:rsidR="007103B4" w:rsidRPr="005B5255">
        <w:t>, and appropriate primary and secondary antibodies</w:t>
      </w:r>
      <w:r w:rsidR="00295ACC" w:rsidRPr="005B5255">
        <w:t>.</w:t>
      </w:r>
    </w:p>
    <w:p w14:paraId="5DE4008F" w14:textId="77777777" w:rsidR="006F2F5D" w:rsidRPr="005B5255" w:rsidRDefault="006F2F5D" w:rsidP="005B5255">
      <w:pPr>
        <w:pStyle w:val="ListParagraph"/>
        <w:widowControl/>
        <w:ind w:left="0"/>
      </w:pPr>
    </w:p>
    <w:p w14:paraId="7B123BC8" w14:textId="532A3F99" w:rsidR="00EF1F77" w:rsidRPr="005B5255" w:rsidRDefault="001143A9" w:rsidP="005B5255">
      <w:pPr>
        <w:pStyle w:val="ListParagraph"/>
        <w:widowControl/>
        <w:numPr>
          <w:ilvl w:val="1"/>
          <w:numId w:val="53"/>
        </w:numPr>
        <w:ind w:left="0" w:firstLine="0"/>
      </w:pPr>
      <w:r w:rsidRPr="005B5255">
        <w:t>Anesthetize the experimental animal with isoflurane</w:t>
      </w:r>
      <w:r w:rsidR="00FC1DAB" w:rsidRPr="005B5255">
        <w:t>,</w:t>
      </w:r>
      <w:r w:rsidRPr="005B5255">
        <w:t xml:space="preserve"> and confirm full anesthesia </w:t>
      </w:r>
      <w:r w:rsidR="006F711D" w:rsidRPr="005B5255">
        <w:t>with a toe and tail pinch.</w:t>
      </w:r>
    </w:p>
    <w:p w14:paraId="058C5F52" w14:textId="77777777" w:rsidR="00EF1F77" w:rsidRPr="005B5255" w:rsidRDefault="00EF1F77" w:rsidP="005B5255">
      <w:pPr>
        <w:pStyle w:val="ListParagraph"/>
        <w:ind w:left="0"/>
      </w:pPr>
    </w:p>
    <w:p w14:paraId="5357D7DC" w14:textId="670F5E9E" w:rsidR="00F07CF5" w:rsidRPr="005B5255" w:rsidRDefault="006F711D" w:rsidP="005B5255">
      <w:pPr>
        <w:pStyle w:val="ListParagraph"/>
        <w:widowControl/>
        <w:numPr>
          <w:ilvl w:val="1"/>
          <w:numId w:val="53"/>
        </w:numPr>
        <w:ind w:left="0" w:firstLine="0"/>
      </w:pPr>
      <w:r w:rsidRPr="005B5255">
        <w:t>P</w:t>
      </w:r>
      <w:r w:rsidR="001143A9" w:rsidRPr="005B5255">
        <w:t>erform a trans</w:t>
      </w:r>
      <w:r w:rsidR="00E977DA" w:rsidRPr="005B5255">
        <w:t>-</w:t>
      </w:r>
      <w:r w:rsidR="001143A9" w:rsidRPr="005B5255">
        <w:t>cardial perfusion</w:t>
      </w:r>
      <w:r w:rsidR="00EF1F77" w:rsidRPr="005B5255">
        <w:t xml:space="preserve"> by slowly injecting 1</w:t>
      </w:r>
      <w:r w:rsidR="000D33C0" w:rsidRPr="005B5255">
        <w:t>x</w:t>
      </w:r>
      <w:r w:rsidR="00EF1F77" w:rsidRPr="005B5255">
        <w:t xml:space="preserve"> PBS and 4% PFA into the left ventricle of the animal’s heart</w:t>
      </w:r>
      <w:r w:rsidR="00B449D7" w:rsidRPr="005B5255">
        <w:t>.</w:t>
      </w:r>
      <w:r w:rsidR="00EF1F77" w:rsidRPr="005B5255">
        <w:t xml:space="preserve"> Allow the blood to drain from the animal by cutting the vena cava.</w:t>
      </w:r>
    </w:p>
    <w:p w14:paraId="32DE8335" w14:textId="77777777" w:rsidR="006F2F5D" w:rsidRPr="005B5255" w:rsidRDefault="006F2F5D" w:rsidP="005B5255">
      <w:pPr>
        <w:widowControl/>
      </w:pPr>
    </w:p>
    <w:p w14:paraId="3B0F9CD1" w14:textId="07974036" w:rsidR="00F07CF5" w:rsidRPr="005B5255" w:rsidRDefault="001143A9" w:rsidP="005B5255">
      <w:pPr>
        <w:pStyle w:val="ListParagraph"/>
        <w:widowControl/>
        <w:numPr>
          <w:ilvl w:val="1"/>
          <w:numId w:val="53"/>
        </w:numPr>
        <w:ind w:left="0" w:firstLine="0"/>
      </w:pPr>
      <w:r w:rsidRPr="005B5255">
        <w:t>Fix the brain overnight</w:t>
      </w:r>
      <w:r w:rsidR="006F711D" w:rsidRPr="005B5255">
        <w:t xml:space="preserve"> by submerging it</w:t>
      </w:r>
      <w:r w:rsidRPr="005B5255">
        <w:t xml:space="preserve"> in 4% PFA at 4 °C</w:t>
      </w:r>
      <w:r w:rsidR="00EF1F77" w:rsidRPr="005B5255">
        <w:t>.</w:t>
      </w:r>
      <w:r w:rsidRPr="005B5255">
        <w:t xml:space="preserve"> </w:t>
      </w:r>
      <w:r w:rsidR="000D33C0" w:rsidRPr="005B5255">
        <w:t>On t</w:t>
      </w:r>
      <w:r w:rsidR="00EF1F77" w:rsidRPr="005B5255">
        <w:t>he following day, quickly rinse the brain with 1</w:t>
      </w:r>
      <w:r w:rsidR="000D33C0" w:rsidRPr="005B5255">
        <w:t>x</w:t>
      </w:r>
      <w:r w:rsidR="00EF1F77" w:rsidRPr="005B5255">
        <w:t xml:space="preserve"> PBS</w:t>
      </w:r>
      <w:r w:rsidR="000D33C0" w:rsidRPr="005B5255">
        <w:t>,</w:t>
      </w:r>
      <w:r w:rsidR="00EF1F77" w:rsidRPr="005B5255">
        <w:t xml:space="preserve"> and t</w:t>
      </w:r>
      <w:r w:rsidRPr="005B5255">
        <w:t>ransfer</w:t>
      </w:r>
      <w:r w:rsidR="00EF1F77" w:rsidRPr="005B5255">
        <w:t xml:space="preserve"> the brain into</w:t>
      </w:r>
      <w:r w:rsidRPr="005B5255">
        <w:t xml:space="preserve"> 30% sucrose</w:t>
      </w:r>
      <w:r w:rsidR="004D5A82" w:rsidRPr="005B5255">
        <w:t xml:space="preserve"> in 1</w:t>
      </w:r>
      <w:r w:rsidR="000D33C0" w:rsidRPr="005B5255">
        <w:t>x</w:t>
      </w:r>
      <w:r w:rsidR="004D5A82" w:rsidRPr="005B5255">
        <w:t xml:space="preserve"> PBS</w:t>
      </w:r>
      <w:r w:rsidRPr="005B5255">
        <w:t xml:space="preserve"> for cryoprotection </w:t>
      </w:r>
      <w:r w:rsidR="00EF1F77" w:rsidRPr="005B5255">
        <w:t>for at least 24 h.</w:t>
      </w:r>
    </w:p>
    <w:p w14:paraId="3A9058B3" w14:textId="77777777" w:rsidR="006F2F5D" w:rsidRPr="005B5255" w:rsidRDefault="006F2F5D" w:rsidP="005B5255">
      <w:pPr>
        <w:widowControl/>
      </w:pPr>
    </w:p>
    <w:p w14:paraId="6D3B3E72" w14:textId="2AECF69D" w:rsidR="000C195B" w:rsidRPr="005B5255" w:rsidRDefault="004D5A82" w:rsidP="005B5255">
      <w:pPr>
        <w:pStyle w:val="ListParagraph"/>
        <w:widowControl/>
        <w:numPr>
          <w:ilvl w:val="1"/>
          <w:numId w:val="53"/>
        </w:numPr>
        <w:ind w:left="0" w:firstLine="0"/>
      </w:pPr>
      <w:r w:rsidRPr="005B5255">
        <w:t xml:space="preserve">If necessary, </w:t>
      </w:r>
      <w:r w:rsidR="00EF1F77" w:rsidRPr="005B5255">
        <w:t>slice the brain in half along the rostral-caudal axis</w:t>
      </w:r>
      <w:r w:rsidR="000D33C0" w:rsidRPr="005B5255">
        <w:t>,</w:t>
      </w:r>
      <w:r w:rsidR="00321C9D" w:rsidRPr="005B5255">
        <w:t xml:space="preserve"> and</w:t>
      </w:r>
      <w:r w:rsidR="00EF1F77" w:rsidRPr="005B5255">
        <w:t xml:space="preserve"> </w:t>
      </w:r>
      <w:r w:rsidRPr="005B5255">
        <w:t>c</w:t>
      </w:r>
      <w:r w:rsidR="00F21989" w:rsidRPr="005B5255">
        <w:t xml:space="preserve">onfirm expression of </w:t>
      </w:r>
      <w:r w:rsidR="00163FBA" w:rsidRPr="005B5255">
        <w:t xml:space="preserve">the transfected </w:t>
      </w:r>
      <w:r w:rsidR="00365C85" w:rsidRPr="005B5255">
        <w:t>reporter construct using a</w:t>
      </w:r>
      <w:r w:rsidRPr="005B5255">
        <w:t>n</w:t>
      </w:r>
      <w:r w:rsidR="00365C85" w:rsidRPr="005B5255">
        <w:t xml:space="preserve"> </w:t>
      </w:r>
      <w:r w:rsidRPr="005B5255">
        <w:t xml:space="preserve">upright fluorescent </w:t>
      </w:r>
      <w:r w:rsidR="00365C85" w:rsidRPr="005B5255">
        <w:t>dissecti</w:t>
      </w:r>
      <w:r w:rsidRPr="005B5255">
        <w:t>ng</w:t>
      </w:r>
      <w:r w:rsidR="00365C85" w:rsidRPr="005B5255">
        <w:t xml:space="preserve"> microscope</w:t>
      </w:r>
      <w:r w:rsidRPr="005B5255">
        <w:t>.</w:t>
      </w:r>
    </w:p>
    <w:p w14:paraId="14D77DA6" w14:textId="77777777" w:rsidR="000C195B" w:rsidRPr="005B5255" w:rsidRDefault="000C195B" w:rsidP="005B5255">
      <w:pPr>
        <w:pStyle w:val="ListParagraph"/>
        <w:ind w:left="0"/>
      </w:pPr>
    </w:p>
    <w:p w14:paraId="45B43104" w14:textId="676E0D24" w:rsidR="00F07CF5" w:rsidRPr="005B5255" w:rsidRDefault="000C195B" w:rsidP="005B5255">
      <w:pPr>
        <w:pStyle w:val="ListParagraph"/>
        <w:widowControl/>
        <w:ind w:left="0"/>
      </w:pPr>
      <w:r w:rsidRPr="005B5255">
        <w:t>N</w:t>
      </w:r>
      <w:r w:rsidR="000D33C0" w:rsidRPr="005B5255">
        <w:t>OTE</w:t>
      </w:r>
      <w:r w:rsidR="006F711D" w:rsidRPr="005B5255">
        <w:t>: Keep the brain submerged in 1</w:t>
      </w:r>
      <w:r w:rsidR="000D33C0" w:rsidRPr="005B5255">
        <w:t>x</w:t>
      </w:r>
      <w:r w:rsidR="006F711D" w:rsidRPr="005B5255">
        <w:t xml:space="preserve"> PBS in a small dish to prevent it from drying out.</w:t>
      </w:r>
    </w:p>
    <w:p w14:paraId="3DA58712" w14:textId="77777777" w:rsidR="006F2F5D" w:rsidRPr="005B5255" w:rsidRDefault="006F2F5D" w:rsidP="005B5255">
      <w:pPr>
        <w:widowControl/>
      </w:pPr>
    </w:p>
    <w:p w14:paraId="4BD71A28" w14:textId="03FAFBE4" w:rsidR="00E510B5" w:rsidRPr="005B5255" w:rsidRDefault="00F21989" w:rsidP="005B5255">
      <w:pPr>
        <w:pStyle w:val="ListParagraph"/>
        <w:widowControl/>
        <w:numPr>
          <w:ilvl w:val="1"/>
          <w:numId w:val="53"/>
        </w:numPr>
        <w:ind w:left="0" w:firstLine="0"/>
      </w:pPr>
      <w:r w:rsidRPr="005B5255">
        <w:t>Mount the brain on a freezing microtome</w:t>
      </w:r>
      <w:r w:rsidR="00B449D7" w:rsidRPr="005B5255">
        <w:t>,</w:t>
      </w:r>
      <w:r w:rsidRPr="005B5255">
        <w:t xml:space="preserve"> </w:t>
      </w:r>
      <w:r w:rsidR="00B449D7" w:rsidRPr="005B5255">
        <w:t>slice</w:t>
      </w:r>
      <w:r w:rsidRPr="005B5255">
        <w:t xml:space="preserve"> 25 µm sagittal sections, </w:t>
      </w:r>
      <w:r w:rsidR="00B449D7" w:rsidRPr="005B5255">
        <w:t xml:space="preserve">and allow sections to unfold </w:t>
      </w:r>
      <w:r w:rsidRPr="005B5255">
        <w:t>in</w:t>
      </w:r>
      <w:r w:rsidR="00B449D7" w:rsidRPr="005B5255">
        <w:t xml:space="preserve"> a</w:t>
      </w:r>
      <w:r w:rsidRPr="005B5255">
        <w:t xml:space="preserve"> 1:1</w:t>
      </w:r>
      <w:r w:rsidR="004D5A82" w:rsidRPr="005B5255">
        <w:t xml:space="preserve"> mixture of</w:t>
      </w:r>
      <w:r w:rsidRPr="005B5255">
        <w:t xml:space="preserve"> 1</w:t>
      </w:r>
      <w:r w:rsidR="00670A3C" w:rsidRPr="005B5255">
        <w:t>x</w:t>
      </w:r>
      <w:r w:rsidRPr="005B5255">
        <w:t xml:space="preserve"> PBS and glycerol.</w:t>
      </w:r>
    </w:p>
    <w:p w14:paraId="7E2A03E5" w14:textId="77777777" w:rsidR="00E510B5" w:rsidRPr="005B5255" w:rsidRDefault="00E510B5" w:rsidP="005B5255">
      <w:pPr>
        <w:pStyle w:val="ListParagraph"/>
        <w:widowControl/>
        <w:ind w:left="0"/>
      </w:pPr>
    </w:p>
    <w:p w14:paraId="0CD7CA34" w14:textId="4E9E1D30" w:rsidR="00F07CF5" w:rsidRPr="005B5255" w:rsidRDefault="00D5090F" w:rsidP="005B5255">
      <w:pPr>
        <w:pStyle w:val="ListParagraph"/>
        <w:widowControl/>
        <w:ind w:left="0"/>
      </w:pPr>
      <w:r w:rsidRPr="005B5255">
        <w:t>N</w:t>
      </w:r>
      <w:r w:rsidR="00670A3C" w:rsidRPr="005B5255">
        <w:t>OTE</w:t>
      </w:r>
      <w:r w:rsidRPr="005B5255">
        <w:t xml:space="preserve">: </w:t>
      </w:r>
      <w:r w:rsidR="00C35ED3" w:rsidRPr="005B5255">
        <w:t>S</w:t>
      </w:r>
      <w:r w:rsidR="00B449D7" w:rsidRPr="005B5255">
        <w:t>ections c</w:t>
      </w:r>
      <w:r w:rsidR="00F21989" w:rsidRPr="005B5255">
        <w:t xml:space="preserve">an be stored </w:t>
      </w:r>
      <w:r w:rsidR="004D5A82" w:rsidRPr="005B5255">
        <w:t xml:space="preserve">in this cryoprotectant solution </w:t>
      </w:r>
      <w:r w:rsidR="00F21989" w:rsidRPr="005B5255">
        <w:t>at -20 °C</w:t>
      </w:r>
      <w:r w:rsidR="00AD0EE7" w:rsidRPr="005B5255">
        <w:t xml:space="preserve"> </w:t>
      </w:r>
      <w:r w:rsidR="00F21989" w:rsidRPr="005B5255">
        <w:t>for long-term storage</w:t>
      </w:r>
      <w:r w:rsidR="00B449D7" w:rsidRPr="005B5255">
        <w:t>.</w:t>
      </w:r>
    </w:p>
    <w:p w14:paraId="5D96A99B" w14:textId="77777777" w:rsidR="006F2F5D" w:rsidRPr="005B5255" w:rsidRDefault="006F2F5D" w:rsidP="005B5255">
      <w:pPr>
        <w:widowControl/>
      </w:pPr>
    </w:p>
    <w:p w14:paraId="6EC353AB" w14:textId="60FD8A80" w:rsidR="00F07CF5" w:rsidRPr="005B5255" w:rsidRDefault="00F21989" w:rsidP="005B5255">
      <w:pPr>
        <w:pStyle w:val="ListParagraph"/>
        <w:widowControl/>
        <w:numPr>
          <w:ilvl w:val="1"/>
          <w:numId w:val="53"/>
        </w:numPr>
        <w:ind w:left="0" w:firstLine="0"/>
      </w:pPr>
      <w:r w:rsidRPr="005B5255">
        <w:t>Wash sections three times in 1</w:t>
      </w:r>
      <w:r w:rsidR="00E01AFE" w:rsidRPr="005B5255">
        <w:t>x</w:t>
      </w:r>
      <w:r w:rsidRPr="005B5255">
        <w:t xml:space="preserve"> PBS for 10 min each</w:t>
      </w:r>
      <w:r w:rsidR="00AD0EE7" w:rsidRPr="005B5255">
        <w:t xml:space="preserve"> to remove cryoprotectant</w:t>
      </w:r>
      <w:r w:rsidR="00E01AFE" w:rsidRPr="005B5255">
        <w:t>,</w:t>
      </w:r>
      <w:r w:rsidRPr="005B5255">
        <w:t xml:space="preserve"> and block</w:t>
      </w:r>
      <w:r w:rsidR="00AD0EE7" w:rsidRPr="005B5255">
        <w:t xml:space="preserve"> the</w:t>
      </w:r>
      <w:r w:rsidRPr="005B5255">
        <w:t xml:space="preserve"> tissue in 1</w:t>
      </w:r>
      <w:r w:rsidR="00E01AFE" w:rsidRPr="005B5255">
        <w:t>x</w:t>
      </w:r>
      <w:r w:rsidRPr="005B5255">
        <w:t xml:space="preserve"> PBS + 10% normal goat serum + 0.2% </w:t>
      </w:r>
      <w:r w:rsidR="00E01AFE" w:rsidRPr="005B5255">
        <w:t>non-ionic detergent</w:t>
      </w:r>
      <w:r w:rsidR="00163FBA" w:rsidRPr="005B5255">
        <w:t xml:space="preserve"> on an orbital shaker a</w:t>
      </w:r>
      <w:r w:rsidR="005437FF" w:rsidRPr="005B5255">
        <w:t>t</w:t>
      </w:r>
      <w:r w:rsidR="00163FBA" w:rsidRPr="005B5255">
        <w:t xml:space="preserve"> room temperature</w:t>
      </w:r>
      <w:r w:rsidRPr="005B5255">
        <w:t xml:space="preserve"> for 1 h</w:t>
      </w:r>
      <w:r w:rsidR="00B449D7" w:rsidRPr="005B5255">
        <w:t>.</w:t>
      </w:r>
    </w:p>
    <w:p w14:paraId="6687FC17" w14:textId="77777777" w:rsidR="006F2F5D" w:rsidRPr="005B5255" w:rsidRDefault="006F2F5D" w:rsidP="005B5255">
      <w:pPr>
        <w:widowControl/>
      </w:pPr>
    </w:p>
    <w:p w14:paraId="62CC1141" w14:textId="4532E575" w:rsidR="00F07CF5" w:rsidRPr="005B5255" w:rsidRDefault="00F21989" w:rsidP="005B5255">
      <w:pPr>
        <w:pStyle w:val="ListParagraph"/>
        <w:widowControl/>
        <w:numPr>
          <w:ilvl w:val="1"/>
          <w:numId w:val="53"/>
        </w:numPr>
        <w:ind w:left="0" w:firstLine="0"/>
      </w:pPr>
      <w:r w:rsidRPr="005B5255">
        <w:t>Prepare primary antibody solution: 1</w:t>
      </w:r>
      <w:r w:rsidR="000B5DD4" w:rsidRPr="005B5255">
        <w:t>x</w:t>
      </w:r>
      <w:r w:rsidRPr="005B5255">
        <w:t xml:space="preserve"> PBS, 10% normal goat serum, 0.2% </w:t>
      </w:r>
      <w:r w:rsidR="000B5DD4" w:rsidRPr="005B5255">
        <w:t>non-ionic detergent</w:t>
      </w:r>
      <w:r w:rsidRPr="005B5255">
        <w:t xml:space="preserve">, </w:t>
      </w:r>
      <w:r w:rsidR="004D5A82" w:rsidRPr="005B5255">
        <w:t xml:space="preserve">and </w:t>
      </w:r>
      <w:r w:rsidR="001D5D62" w:rsidRPr="005B5255">
        <w:t>anti-GFP antibody</w:t>
      </w:r>
      <w:r w:rsidR="004D5A82" w:rsidRPr="005B5255">
        <w:t>,</w:t>
      </w:r>
      <w:r w:rsidR="00365C85" w:rsidRPr="005B5255">
        <w:t xml:space="preserve"> and centrifuge the solution</w:t>
      </w:r>
      <w:r w:rsidR="00163FBA" w:rsidRPr="005B5255">
        <w:t xml:space="preserve"> for 5 min</w:t>
      </w:r>
      <w:r w:rsidR="00365C85" w:rsidRPr="005B5255">
        <w:t xml:space="preserve"> at &gt;</w:t>
      </w:r>
      <w:r w:rsidR="00D5090F" w:rsidRPr="005B5255">
        <w:t>16</w:t>
      </w:r>
      <w:r w:rsidR="00365C85" w:rsidRPr="005B5255">
        <w:t xml:space="preserve">,000 </w:t>
      </w:r>
      <w:r w:rsidR="000B5DD4" w:rsidRPr="005B5255">
        <w:t xml:space="preserve">× </w:t>
      </w:r>
      <w:r w:rsidR="00D5090F" w:rsidRPr="005B5255">
        <w:rPr>
          <w:i/>
          <w:iCs/>
        </w:rPr>
        <w:t>g</w:t>
      </w:r>
      <w:r w:rsidR="00365C85" w:rsidRPr="005B5255">
        <w:t xml:space="preserve">. </w:t>
      </w:r>
      <w:r w:rsidR="001D5D62" w:rsidRPr="005B5255">
        <w:t>I</w:t>
      </w:r>
      <w:r w:rsidR="00365C85" w:rsidRPr="005B5255">
        <w:t xml:space="preserve">ncubate sections in </w:t>
      </w:r>
      <w:r w:rsidR="00163FBA" w:rsidRPr="005B5255">
        <w:t xml:space="preserve">the </w:t>
      </w:r>
      <w:r w:rsidR="00365C85" w:rsidRPr="005B5255">
        <w:t>antibody solution at 4 °C on an orbital shaker for 48 h</w:t>
      </w:r>
      <w:r w:rsidR="00B449D7" w:rsidRPr="005B5255">
        <w:t>.</w:t>
      </w:r>
    </w:p>
    <w:p w14:paraId="5F95251D" w14:textId="77777777" w:rsidR="006F2F5D" w:rsidRPr="005B5255" w:rsidRDefault="006F2F5D" w:rsidP="005B5255">
      <w:pPr>
        <w:widowControl/>
      </w:pPr>
    </w:p>
    <w:p w14:paraId="5FBD5898" w14:textId="3445B164" w:rsidR="00F07CF5" w:rsidRPr="005B5255" w:rsidRDefault="00365C85" w:rsidP="005B5255">
      <w:pPr>
        <w:pStyle w:val="ListParagraph"/>
        <w:widowControl/>
        <w:numPr>
          <w:ilvl w:val="1"/>
          <w:numId w:val="53"/>
        </w:numPr>
        <w:ind w:left="0" w:firstLine="0"/>
      </w:pPr>
      <w:r w:rsidRPr="005B5255">
        <w:t>Wash off primary antibody solution</w:t>
      </w:r>
      <w:r w:rsidR="006F2F5D" w:rsidRPr="005B5255">
        <w:t xml:space="preserve"> for 15 min</w:t>
      </w:r>
      <w:r w:rsidRPr="005B5255">
        <w:t xml:space="preserve"> five times with 1</w:t>
      </w:r>
      <w:r w:rsidR="009342BE" w:rsidRPr="005B5255">
        <w:t>x</w:t>
      </w:r>
      <w:r w:rsidRPr="005B5255">
        <w:t xml:space="preserve"> PBS + 0.2% </w:t>
      </w:r>
      <w:r w:rsidR="009342BE" w:rsidRPr="005B5255">
        <w:t>non-ionic detergent</w:t>
      </w:r>
      <w:r w:rsidR="00B449D7" w:rsidRPr="005B5255">
        <w:t>.</w:t>
      </w:r>
    </w:p>
    <w:p w14:paraId="6BDF36DB" w14:textId="77777777" w:rsidR="006F2F5D" w:rsidRPr="005B5255" w:rsidRDefault="006F2F5D" w:rsidP="005B5255">
      <w:pPr>
        <w:widowControl/>
      </w:pPr>
    </w:p>
    <w:p w14:paraId="2B102BDA" w14:textId="1B639D29" w:rsidR="006F2F5D" w:rsidRPr="005B5255" w:rsidRDefault="00365C85" w:rsidP="005B5255">
      <w:pPr>
        <w:pStyle w:val="ListParagraph"/>
        <w:widowControl/>
        <w:numPr>
          <w:ilvl w:val="1"/>
          <w:numId w:val="53"/>
        </w:numPr>
        <w:ind w:left="0" w:firstLine="0"/>
      </w:pPr>
      <w:r w:rsidRPr="005B5255">
        <w:t>Prepare secondary antibody solution: 1</w:t>
      </w:r>
      <w:r w:rsidR="009342BE" w:rsidRPr="005B5255">
        <w:t>x</w:t>
      </w:r>
      <w:r w:rsidRPr="005B5255">
        <w:t xml:space="preserve"> PBS, 10% normal goat serum, 0.2% </w:t>
      </w:r>
      <w:r w:rsidR="009342BE" w:rsidRPr="005B5255">
        <w:t>non-ionic detergent</w:t>
      </w:r>
      <w:r w:rsidRPr="005B5255">
        <w:t xml:space="preserve">, </w:t>
      </w:r>
      <w:r w:rsidR="00F13C8E" w:rsidRPr="005B5255">
        <w:t xml:space="preserve">and </w:t>
      </w:r>
      <w:r w:rsidR="00BA7E6C" w:rsidRPr="005B5255">
        <w:t xml:space="preserve">an </w:t>
      </w:r>
      <w:r w:rsidR="00F13C8E" w:rsidRPr="005B5255">
        <w:t>appropriate secondary antibod</w:t>
      </w:r>
      <w:r w:rsidR="001D5D62" w:rsidRPr="005B5255">
        <w:t>y to detect GFP</w:t>
      </w:r>
      <w:r w:rsidR="009342BE" w:rsidRPr="005B5255">
        <w:t>;</w:t>
      </w:r>
      <w:r w:rsidRPr="005B5255">
        <w:t xml:space="preserve"> centrifuge the solution at </w:t>
      </w:r>
      <w:r w:rsidR="00D5090F" w:rsidRPr="005B5255">
        <w:t xml:space="preserve">&gt;16,000 </w:t>
      </w:r>
      <w:r w:rsidR="009342BE" w:rsidRPr="005B5255">
        <w:t xml:space="preserve">× </w:t>
      </w:r>
      <w:r w:rsidR="009342BE" w:rsidRPr="005B5255">
        <w:rPr>
          <w:i/>
          <w:iCs/>
        </w:rPr>
        <w:t>g</w:t>
      </w:r>
      <w:r w:rsidRPr="005B5255">
        <w:t xml:space="preserve">. Incubate sections in </w:t>
      </w:r>
      <w:r w:rsidR="00163FBA" w:rsidRPr="005B5255">
        <w:t xml:space="preserve">the </w:t>
      </w:r>
      <w:r w:rsidRPr="005B5255">
        <w:t>antibody solution</w:t>
      </w:r>
      <w:r w:rsidR="00163FBA" w:rsidRPr="005B5255">
        <w:t xml:space="preserve"> on an orbital shaker</w:t>
      </w:r>
      <w:r w:rsidRPr="005B5255">
        <w:t xml:space="preserve"> at room temperature for 2</w:t>
      </w:r>
      <w:r w:rsidR="009342BE" w:rsidRPr="005B5255">
        <w:t>–</w:t>
      </w:r>
      <w:r w:rsidRPr="005B5255">
        <w:t>3 h</w:t>
      </w:r>
      <w:r w:rsidR="00163FBA" w:rsidRPr="005B5255">
        <w:t>. Protect the sections from light</w:t>
      </w:r>
      <w:r w:rsidR="006F711D" w:rsidRPr="005B5255">
        <w:t xml:space="preserve"> </w:t>
      </w:r>
      <w:r w:rsidR="00163FBA" w:rsidRPr="005B5255">
        <w:t>exposure to prevent bleaching.</w:t>
      </w:r>
    </w:p>
    <w:p w14:paraId="25816A83" w14:textId="77777777" w:rsidR="006F2F5D" w:rsidRPr="005B5255" w:rsidRDefault="006F2F5D" w:rsidP="005B5255">
      <w:pPr>
        <w:widowControl/>
      </w:pPr>
    </w:p>
    <w:p w14:paraId="4153AB52" w14:textId="6454B9F9" w:rsidR="001E324F" w:rsidRPr="005B5255" w:rsidRDefault="00365C85" w:rsidP="005B5255">
      <w:pPr>
        <w:pStyle w:val="ListParagraph"/>
        <w:widowControl/>
        <w:numPr>
          <w:ilvl w:val="1"/>
          <w:numId w:val="53"/>
        </w:numPr>
        <w:ind w:left="0" w:firstLine="0"/>
      </w:pPr>
      <w:r w:rsidRPr="005B5255">
        <w:t>Wash off secondary antibody solution three times with 1</w:t>
      </w:r>
      <w:r w:rsidR="00546767" w:rsidRPr="005B5255">
        <w:t>x</w:t>
      </w:r>
      <w:r w:rsidRPr="005B5255">
        <w:t xml:space="preserve"> PBS + 0.2% </w:t>
      </w:r>
      <w:r w:rsidR="00546767" w:rsidRPr="005B5255">
        <w:t>non-ionic detergent</w:t>
      </w:r>
      <w:r w:rsidRPr="005B5255">
        <w:t xml:space="preserve"> for 15 min each time</w:t>
      </w:r>
      <w:r w:rsidR="001E324F" w:rsidRPr="005B5255">
        <w:t>. Incubate sections in 1</w:t>
      </w:r>
      <w:r w:rsidR="00546767" w:rsidRPr="005B5255">
        <w:t>x</w:t>
      </w:r>
      <w:r w:rsidR="001E324F" w:rsidRPr="005B5255">
        <w:t xml:space="preserve"> PBS + </w:t>
      </w:r>
      <w:r w:rsidR="00546767" w:rsidRPr="005B5255">
        <w:t>Hoechst</w:t>
      </w:r>
      <w:r w:rsidR="001E324F" w:rsidRPr="005B5255">
        <w:t xml:space="preserve"> for 5 min to stain nuclei.</w:t>
      </w:r>
    </w:p>
    <w:p w14:paraId="4FB396AD" w14:textId="77777777" w:rsidR="006F2F5D" w:rsidRPr="005B5255" w:rsidRDefault="006F2F5D" w:rsidP="005B5255">
      <w:pPr>
        <w:widowControl/>
      </w:pPr>
    </w:p>
    <w:p w14:paraId="1CB7F66B" w14:textId="70BED3ED" w:rsidR="006F711D" w:rsidRPr="005B5255" w:rsidRDefault="001E324F" w:rsidP="005B5255">
      <w:pPr>
        <w:pStyle w:val="ListParagraph"/>
        <w:widowControl/>
        <w:numPr>
          <w:ilvl w:val="1"/>
          <w:numId w:val="53"/>
        </w:numPr>
        <w:ind w:left="0" w:firstLine="0"/>
      </w:pPr>
      <w:r w:rsidRPr="005B5255">
        <w:lastRenderedPageBreak/>
        <w:t xml:space="preserve">Wash off </w:t>
      </w:r>
      <w:r w:rsidR="00FC374A" w:rsidRPr="005B5255">
        <w:t>Hoechst</w:t>
      </w:r>
      <w:r w:rsidRPr="005B5255">
        <w:t xml:space="preserve"> solution</w:t>
      </w:r>
      <w:r w:rsidR="006F711D" w:rsidRPr="005B5255">
        <w:t xml:space="preserve"> with 1</w:t>
      </w:r>
      <w:r w:rsidR="00FC374A" w:rsidRPr="005B5255">
        <w:t>x</w:t>
      </w:r>
      <w:r w:rsidR="006F711D" w:rsidRPr="005B5255">
        <w:t xml:space="preserve"> PBS</w:t>
      </w:r>
      <w:r w:rsidR="009871AD" w:rsidRPr="005B5255">
        <w:t xml:space="preserve"> + 0.2% </w:t>
      </w:r>
      <w:r w:rsidR="00FC374A" w:rsidRPr="005B5255">
        <w:t>non-ionic detergent</w:t>
      </w:r>
      <w:r w:rsidR="00365C85" w:rsidRPr="005B5255">
        <w:t xml:space="preserve"> and mount onto glass slides. </w:t>
      </w:r>
      <w:r w:rsidR="00AD779C" w:rsidRPr="005B5255">
        <w:t>Cover the sections with mounting media, c</w:t>
      </w:r>
      <w:r w:rsidR="00365C85" w:rsidRPr="005B5255">
        <w:t xml:space="preserve">overslip </w:t>
      </w:r>
      <w:r w:rsidR="00AD779C" w:rsidRPr="005B5255">
        <w:t xml:space="preserve">the </w:t>
      </w:r>
      <w:r w:rsidR="00365C85" w:rsidRPr="005B5255">
        <w:t>slides</w:t>
      </w:r>
      <w:r w:rsidR="00AD779C" w:rsidRPr="005B5255">
        <w:t xml:space="preserve">, </w:t>
      </w:r>
      <w:r w:rsidR="00365C85" w:rsidRPr="005B5255">
        <w:t>and seal</w:t>
      </w:r>
      <w:r w:rsidR="00AD779C" w:rsidRPr="005B5255">
        <w:t xml:space="preserve"> the slide</w:t>
      </w:r>
      <w:r w:rsidR="00365C85" w:rsidRPr="005B5255">
        <w:t xml:space="preserve"> with nail polish</w:t>
      </w:r>
      <w:r w:rsidR="00AD779C" w:rsidRPr="005B5255">
        <w:t xml:space="preserve"> to prevent evaporation</w:t>
      </w:r>
      <w:r w:rsidR="00B449D7" w:rsidRPr="005B5255">
        <w:t>.</w:t>
      </w:r>
    </w:p>
    <w:p w14:paraId="1BD05F36" w14:textId="77777777" w:rsidR="00F07CF5" w:rsidRPr="005B5255" w:rsidRDefault="00F07CF5" w:rsidP="005B5255">
      <w:pPr>
        <w:widowControl/>
      </w:pPr>
    </w:p>
    <w:p w14:paraId="37343485" w14:textId="43637228" w:rsidR="00465EE4" w:rsidRPr="005B5255" w:rsidRDefault="001143A9" w:rsidP="005B5255">
      <w:pPr>
        <w:widowControl/>
        <w:rPr>
          <w:b/>
          <w:bCs/>
        </w:rPr>
      </w:pPr>
      <w:r w:rsidRPr="005B5255">
        <w:rPr>
          <w:b/>
          <w:bCs/>
        </w:rPr>
        <w:t>4. Morphological analyses of CGNs</w:t>
      </w:r>
      <w:r w:rsidR="00112879" w:rsidRPr="005B5255">
        <w:rPr>
          <w:b/>
          <w:bCs/>
        </w:rPr>
        <w:t>—</w:t>
      </w:r>
      <w:r w:rsidR="00F21989" w:rsidRPr="005B5255">
        <w:rPr>
          <w:b/>
          <w:bCs/>
        </w:rPr>
        <w:t>three-dimensional</w:t>
      </w:r>
      <w:r w:rsidR="00621F06" w:rsidRPr="005B5255">
        <w:rPr>
          <w:b/>
          <w:bCs/>
        </w:rPr>
        <w:t xml:space="preserve"> (3D)</w:t>
      </w:r>
      <w:r w:rsidR="00F21989" w:rsidRPr="005B5255">
        <w:rPr>
          <w:b/>
          <w:bCs/>
        </w:rPr>
        <w:t xml:space="preserve"> reconstruction</w:t>
      </w:r>
      <w:r w:rsidR="00465EE4" w:rsidRPr="005B5255">
        <w:rPr>
          <w:b/>
          <w:bCs/>
        </w:rPr>
        <w:t xml:space="preserve"> and </w:t>
      </w:r>
      <w:r w:rsidR="00F21989" w:rsidRPr="005B5255">
        <w:rPr>
          <w:b/>
          <w:bCs/>
        </w:rPr>
        <w:t>surface area</w:t>
      </w:r>
      <w:r w:rsidR="00621F06" w:rsidRPr="005B5255">
        <w:rPr>
          <w:b/>
          <w:bCs/>
        </w:rPr>
        <w:t xml:space="preserve"> and cellular volume</w:t>
      </w:r>
    </w:p>
    <w:p w14:paraId="32F9E7A1" w14:textId="77777777" w:rsidR="00246C41" w:rsidRPr="005B5255" w:rsidRDefault="00246C41" w:rsidP="005B5255">
      <w:pPr>
        <w:widowControl/>
        <w:rPr>
          <w:highlight w:val="yellow"/>
        </w:rPr>
      </w:pPr>
    </w:p>
    <w:p w14:paraId="213228F6" w14:textId="1DB57109" w:rsidR="00465EE4" w:rsidRPr="005B5255" w:rsidRDefault="00465EE4" w:rsidP="005B5255">
      <w:pPr>
        <w:pStyle w:val="ListParagraph"/>
        <w:widowControl/>
        <w:numPr>
          <w:ilvl w:val="1"/>
          <w:numId w:val="54"/>
        </w:numPr>
        <w:ind w:left="0" w:firstLine="0"/>
        <w:rPr>
          <w:highlight w:val="yellow"/>
        </w:rPr>
      </w:pPr>
      <w:r w:rsidRPr="005B5255">
        <w:rPr>
          <w:highlight w:val="yellow"/>
        </w:rPr>
        <w:t>Image single electroporated CGNs on a confocal microscope at 63</w:t>
      </w:r>
      <w:r w:rsidR="00D57ABC" w:rsidRPr="005B5255">
        <w:rPr>
          <w:highlight w:val="yellow"/>
        </w:rPr>
        <w:t>x</w:t>
      </w:r>
      <w:r w:rsidRPr="005B5255">
        <w:rPr>
          <w:highlight w:val="yellow"/>
        </w:rPr>
        <w:t xml:space="preserve"> objective with a 2</w:t>
      </w:r>
      <w:r w:rsidR="00D57ABC" w:rsidRPr="005B5255">
        <w:rPr>
          <w:highlight w:val="yellow"/>
        </w:rPr>
        <w:t>x</w:t>
      </w:r>
      <w:r w:rsidRPr="005B5255">
        <w:rPr>
          <w:highlight w:val="yellow"/>
        </w:rPr>
        <w:t xml:space="preserve"> zoom, taking z-stack images at 0.5 µm per stack.</w:t>
      </w:r>
      <w:r w:rsidR="00F679C2" w:rsidRPr="005B5255">
        <w:rPr>
          <w:highlight w:val="yellow"/>
        </w:rPr>
        <w:t xml:space="preserve"> Image one cell per image window to allow for easy </w:t>
      </w:r>
      <w:r w:rsidR="009871AD" w:rsidRPr="005B5255">
        <w:rPr>
          <w:highlight w:val="yellow"/>
        </w:rPr>
        <w:t xml:space="preserve">image analysis and </w:t>
      </w:r>
      <w:r w:rsidR="00F679C2" w:rsidRPr="005B5255">
        <w:rPr>
          <w:highlight w:val="yellow"/>
        </w:rPr>
        <w:t>reconstruction.</w:t>
      </w:r>
    </w:p>
    <w:p w14:paraId="36233C2F" w14:textId="00C8A168" w:rsidR="000440A9" w:rsidRPr="005B5255" w:rsidRDefault="000440A9" w:rsidP="005B5255">
      <w:pPr>
        <w:pStyle w:val="ListParagraph"/>
        <w:widowControl/>
        <w:ind w:left="0"/>
        <w:rPr>
          <w:highlight w:val="yellow"/>
        </w:rPr>
      </w:pPr>
    </w:p>
    <w:p w14:paraId="4278B1B3" w14:textId="0ECFB904" w:rsidR="000440A9" w:rsidRPr="005B5255" w:rsidRDefault="000440A9" w:rsidP="005B5255">
      <w:pPr>
        <w:pStyle w:val="ListParagraph"/>
        <w:widowControl/>
        <w:numPr>
          <w:ilvl w:val="1"/>
          <w:numId w:val="54"/>
        </w:numPr>
        <w:ind w:left="0" w:firstLine="0"/>
        <w:rPr>
          <w:highlight w:val="yellow"/>
        </w:rPr>
      </w:pPr>
      <w:r w:rsidRPr="005B5255">
        <w:rPr>
          <w:highlight w:val="yellow"/>
        </w:rPr>
        <w:t xml:space="preserve">Install the Simple Neurite Tracer plug-in </w:t>
      </w:r>
      <w:r w:rsidR="006A4227" w:rsidRPr="005B5255">
        <w:rPr>
          <w:highlight w:val="yellow"/>
        </w:rPr>
        <w:t xml:space="preserve">for FIJI </w:t>
      </w:r>
      <w:r w:rsidR="00E40CDB" w:rsidRPr="005B5255">
        <w:rPr>
          <w:highlight w:val="yellow"/>
        </w:rPr>
        <w:t xml:space="preserve">using the following link </w:t>
      </w:r>
      <w:r w:rsidRPr="005B5255">
        <w:rPr>
          <w:highlight w:val="yellow"/>
        </w:rPr>
        <w:t>(</w:t>
      </w:r>
      <w:r w:rsidRPr="005B5255">
        <w:t>https://imagej.net/Simple_Neurite_Tracer:_Basic_Instructions</w:t>
      </w:r>
      <w:r w:rsidRPr="005B5255">
        <w:rPr>
          <w:highlight w:val="yellow"/>
        </w:rPr>
        <w:t>) to</w:t>
      </w:r>
      <w:r w:rsidR="00602CF4" w:rsidRPr="005B5255">
        <w:rPr>
          <w:highlight w:val="yellow"/>
        </w:rPr>
        <w:t xml:space="preserve"> easily and efficiently</w:t>
      </w:r>
      <w:r w:rsidRPr="005B5255">
        <w:rPr>
          <w:highlight w:val="yellow"/>
        </w:rPr>
        <w:t xml:space="preserve"> trace the </w:t>
      </w:r>
      <w:r w:rsidR="00E40CDB" w:rsidRPr="005B5255">
        <w:rPr>
          <w:highlight w:val="yellow"/>
        </w:rPr>
        <w:t>structure</w:t>
      </w:r>
      <w:r w:rsidRPr="005B5255">
        <w:rPr>
          <w:highlight w:val="yellow"/>
        </w:rPr>
        <w:t xml:space="preserve"> of electroporated CGNs in three-dimensional</w:t>
      </w:r>
      <w:r w:rsidR="009871AD" w:rsidRPr="005B5255">
        <w:rPr>
          <w:highlight w:val="yellow"/>
        </w:rPr>
        <w:t xml:space="preserve"> (3D)</w:t>
      </w:r>
      <w:r w:rsidRPr="005B5255">
        <w:rPr>
          <w:highlight w:val="yellow"/>
        </w:rPr>
        <w:t xml:space="preserve"> space.</w:t>
      </w:r>
    </w:p>
    <w:p w14:paraId="6A146215" w14:textId="77777777" w:rsidR="001B5528" w:rsidRPr="005B5255" w:rsidRDefault="001B5528" w:rsidP="005B5255">
      <w:pPr>
        <w:pStyle w:val="ListParagraph"/>
        <w:ind w:left="0"/>
        <w:rPr>
          <w:highlight w:val="yellow"/>
        </w:rPr>
      </w:pPr>
    </w:p>
    <w:p w14:paraId="7AC4C707" w14:textId="54BE2FD9" w:rsidR="001B5528" w:rsidRPr="005B5255" w:rsidRDefault="001B5528" w:rsidP="005B5255">
      <w:pPr>
        <w:pStyle w:val="ListParagraph"/>
        <w:widowControl/>
        <w:ind w:left="0"/>
      </w:pPr>
      <w:r w:rsidRPr="005B5255">
        <w:t>N</w:t>
      </w:r>
      <w:r w:rsidR="00000CDD" w:rsidRPr="005B5255">
        <w:t>OTE</w:t>
      </w:r>
      <w:r w:rsidRPr="005B5255">
        <w:t>: There is an updated version of the plug-in (</w:t>
      </w:r>
      <w:hyperlink r:id="rId11" w:history="1">
        <w:r w:rsidRPr="005B5255">
          <w:rPr>
            <w:rStyle w:val="Hyperlink"/>
            <w:color w:val="auto"/>
          </w:rPr>
          <w:t>https://imagej.net/SNT</w:t>
        </w:r>
      </w:hyperlink>
      <w:r w:rsidRPr="005B5255">
        <w:t>).</w:t>
      </w:r>
    </w:p>
    <w:p w14:paraId="61D6555C" w14:textId="77777777" w:rsidR="006F2F5D" w:rsidRPr="005B5255" w:rsidRDefault="006F2F5D" w:rsidP="005B5255">
      <w:pPr>
        <w:pStyle w:val="ListParagraph"/>
        <w:widowControl/>
        <w:ind w:left="0"/>
        <w:rPr>
          <w:highlight w:val="yellow"/>
        </w:rPr>
      </w:pPr>
    </w:p>
    <w:p w14:paraId="3E565528" w14:textId="3BBDCC96" w:rsidR="000C195B" w:rsidRPr="005B5255" w:rsidRDefault="00465EE4" w:rsidP="005B5255">
      <w:pPr>
        <w:pStyle w:val="ListParagraph"/>
        <w:widowControl/>
        <w:numPr>
          <w:ilvl w:val="1"/>
          <w:numId w:val="54"/>
        </w:numPr>
        <w:ind w:left="0" w:firstLine="0"/>
        <w:rPr>
          <w:highlight w:val="yellow"/>
        </w:rPr>
      </w:pPr>
      <w:r w:rsidRPr="005B5255">
        <w:rPr>
          <w:highlight w:val="yellow"/>
        </w:rPr>
        <w:t>Analyze neurite length and dendritic claw formation</w:t>
      </w:r>
      <w:r w:rsidR="000C195B" w:rsidRPr="005B5255">
        <w:rPr>
          <w:highlight w:val="yellow"/>
        </w:rPr>
        <w:t xml:space="preserve"> in a blinded manner</w:t>
      </w:r>
      <w:r w:rsidRPr="005B5255">
        <w:rPr>
          <w:highlight w:val="yellow"/>
        </w:rPr>
        <w:t xml:space="preserve"> using Simple Neurite Tracer.</w:t>
      </w:r>
      <w:r w:rsidR="0080356B" w:rsidRPr="005B5255">
        <w:rPr>
          <w:highlight w:val="yellow"/>
        </w:rPr>
        <w:t xml:space="preserve"> Upload single-channel z-stack images of electroporated CGNs onto FIJI</w:t>
      </w:r>
      <w:r w:rsidR="00705791" w:rsidRPr="005B5255">
        <w:rPr>
          <w:highlight w:val="yellow"/>
        </w:rPr>
        <w:t>,</w:t>
      </w:r>
      <w:r w:rsidR="0080356B" w:rsidRPr="005B5255">
        <w:rPr>
          <w:highlight w:val="yellow"/>
        </w:rPr>
        <w:t xml:space="preserve"> and click </w:t>
      </w:r>
      <w:r w:rsidR="00705791" w:rsidRPr="005B5255">
        <w:rPr>
          <w:highlight w:val="yellow"/>
        </w:rPr>
        <w:t xml:space="preserve">on </w:t>
      </w:r>
      <w:r w:rsidR="0080356B" w:rsidRPr="005B5255">
        <w:rPr>
          <w:b/>
          <w:bCs/>
          <w:highlight w:val="yellow"/>
        </w:rPr>
        <w:t xml:space="preserve">Plugins </w:t>
      </w:r>
      <w:r w:rsidR="00705791" w:rsidRPr="005B5255">
        <w:rPr>
          <w:b/>
          <w:bCs/>
          <w:highlight w:val="yellow"/>
        </w:rPr>
        <w:t>|</w:t>
      </w:r>
      <w:r w:rsidR="0080356B" w:rsidRPr="005B5255">
        <w:rPr>
          <w:b/>
          <w:bCs/>
          <w:highlight w:val="yellow"/>
        </w:rPr>
        <w:t xml:space="preserve"> Segmentation </w:t>
      </w:r>
      <w:r w:rsidR="00705791" w:rsidRPr="005B5255">
        <w:rPr>
          <w:b/>
          <w:bCs/>
          <w:highlight w:val="yellow"/>
        </w:rPr>
        <w:t>|</w:t>
      </w:r>
      <w:r w:rsidR="0080356B" w:rsidRPr="005B5255">
        <w:rPr>
          <w:b/>
          <w:bCs/>
          <w:highlight w:val="yellow"/>
        </w:rPr>
        <w:t xml:space="preserve"> Simple Neurite Tracer</w:t>
      </w:r>
      <w:r w:rsidR="0080356B" w:rsidRPr="005B5255">
        <w:rPr>
          <w:highlight w:val="yellow"/>
        </w:rPr>
        <w:t xml:space="preserve"> (</w:t>
      </w:r>
      <w:r w:rsidR="0080356B" w:rsidRPr="005B5255">
        <w:rPr>
          <w:b/>
          <w:bCs/>
          <w:highlight w:val="yellow"/>
        </w:rPr>
        <w:t>Figure 3D</w:t>
      </w:r>
      <w:r w:rsidR="0080356B" w:rsidRPr="005B5255">
        <w:rPr>
          <w:highlight w:val="yellow"/>
        </w:rPr>
        <w:t>).</w:t>
      </w:r>
    </w:p>
    <w:p w14:paraId="6208441D" w14:textId="77777777" w:rsidR="006F2F5D" w:rsidRPr="005B5255" w:rsidRDefault="006F2F5D" w:rsidP="005B5255">
      <w:pPr>
        <w:widowControl/>
        <w:rPr>
          <w:highlight w:val="yellow"/>
        </w:rPr>
      </w:pPr>
    </w:p>
    <w:p w14:paraId="41F40550" w14:textId="6E9B5A7C" w:rsidR="0080356B" w:rsidRPr="005B5255" w:rsidRDefault="0080356B" w:rsidP="005B5255">
      <w:pPr>
        <w:pStyle w:val="ListParagraph"/>
        <w:widowControl/>
        <w:numPr>
          <w:ilvl w:val="1"/>
          <w:numId w:val="54"/>
        </w:numPr>
        <w:ind w:left="0" w:firstLine="0"/>
        <w:rPr>
          <w:highlight w:val="yellow"/>
        </w:rPr>
      </w:pPr>
      <w:r w:rsidRPr="005B5255">
        <w:rPr>
          <w:highlight w:val="yellow"/>
        </w:rPr>
        <w:t>Access the drop-down menu</w:t>
      </w:r>
      <w:r w:rsidR="00190343" w:rsidRPr="005B5255">
        <w:rPr>
          <w:highlight w:val="yellow"/>
        </w:rPr>
        <w:t>,</w:t>
      </w:r>
      <w:r w:rsidRPr="005B5255">
        <w:rPr>
          <w:highlight w:val="yellow"/>
        </w:rPr>
        <w:t xml:space="preserve"> and </w:t>
      </w:r>
      <w:r w:rsidR="005D4F4B" w:rsidRPr="005B5255">
        <w:rPr>
          <w:highlight w:val="yellow"/>
        </w:rPr>
        <w:t>select</w:t>
      </w:r>
      <w:r w:rsidR="00190343" w:rsidRPr="005B5255">
        <w:rPr>
          <w:highlight w:val="yellow"/>
        </w:rPr>
        <w:t xml:space="preserve"> </w:t>
      </w:r>
      <w:r w:rsidRPr="005B5255">
        <w:rPr>
          <w:b/>
          <w:bCs/>
          <w:highlight w:val="yellow"/>
        </w:rPr>
        <w:t>Create New 3D Viewer</w:t>
      </w:r>
      <w:r w:rsidRPr="005B5255">
        <w:rPr>
          <w:highlight w:val="yellow"/>
        </w:rPr>
        <w:t xml:space="preserve"> (</w:t>
      </w:r>
      <w:r w:rsidRPr="005B5255">
        <w:rPr>
          <w:b/>
          <w:bCs/>
          <w:highlight w:val="yellow"/>
        </w:rPr>
        <w:t>Figure 3D</w:t>
      </w:r>
      <w:r w:rsidRPr="005B5255">
        <w:rPr>
          <w:highlight w:val="yellow"/>
        </w:rPr>
        <w:t>).</w:t>
      </w:r>
    </w:p>
    <w:p w14:paraId="7320CBE4" w14:textId="77777777" w:rsidR="00AD779C" w:rsidRPr="005B5255" w:rsidRDefault="00AD779C" w:rsidP="005B5255">
      <w:pPr>
        <w:widowControl/>
        <w:rPr>
          <w:highlight w:val="yellow"/>
        </w:rPr>
      </w:pPr>
    </w:p>
    <w:p w14:paraId="27719BC9" w14:textId="58EB2861" w:rsidR="0080356B" w:rsidRPr="005B5255" w:rsidRDefault="0080356B" w:rsidP="005B5255">
      <w:pPr>
        <w:pStyle w:val="ListParagraph"/>
        <w:widowControl/>
        <w:numPr>
          <w:ilvl w:val="1"/>
          <w:numId w:val="54"/>
        </w:numPr>
        <w:ind w:left="0" w:firstLine="0"/>
        <w:rPr>
          <w:highlight w:val="yellow"/>
        </w:rPr>
      </w:pPr>
      <w:r w:rsidRPr="005B5255">
        <w:rPr>
          <w:highlight w:val="yellow"/>
        </w:rPr>
        <w:t>Scroll to the base of a dendrite, where it connects to the cell soma and start a path</w:t>
      </w:r>
      <w:r w:rsidR="005B23A4" w:rsidRPr="005B5255">
        <w:rPr>
          <w:highlight w:val="yellow"/>
        </w:rPr>
        <w:t xml:space="preserve"> by clicking on the junction</w:t>
      </w:r>
      <w:r w:rsidRPr="005B5255">
        <w:rPr>
          <w:highlight w:val="yellow"/>
        </w:rPr>
        <w:t>. Manually trace the path</w:t>
      </w:r>
      <w:r w:rsidR="005B23A4" w:rsidRPr="005B5255">
        <w:rPr>
          <w:highlight w:val="yellow"/>
        </w:rPr>
        <w:t xml:space="preserve"> by clicking</w:t>
      </w:r>
      <w:r w:rsidRPr="005B5255">
        <w:rPr>
          <w:highlight w:val="yellow"/>
        </w:rPr>
        <w:t xml:space="preserve"> through the sections where the cell-fill signal is brightest</w:t>
      </w:r>
      <w:r w:rsidR="005B23A4" w:rsidRPr="005B5255">
        <w:rPr>
          <w:highlight w:val="yellow"/>
        </w:rPr>
        <w:t>, pressing [</w:t>
      </w:r>
      <w:r w:rsidR="005B23A4" w:rsidRPr="005B5255">
        <w:rPr>
          <w:b/>
          <w:bCs/>
          <w:highlight w:val="yellow"/>
        </w:rPr>
        <w:t>y</w:t>
      </w:r>
      <w:r w:rsidR="005B23A4" w:rsidRPr="005B5255">
        <w:rPr>
          <w:highlight w:val="yellow"/>
        </w:rPr>
        <w:t xml:space="preserve">] to keep the </w:t>
      </w:r>
      <w:r w:rsidR="001B4919" w:rsidRPr="005B5255">
        <w:rPr>
          <w:highlight w:val="yellow"/>
        </w:rPr>
        <w:t>trace</w:t>
      </w:r>
      <w:r w:rsidR="005B23A4" w:rsidRPr="005B5255">
        <w:rPr>
          <w:highlight w:val="yellow"/>
        </w:rPr>
        <w:t>. Trace until the end of the dendrite if it does not contain a claw</w:t>
      </w:r>
      <w:r w:rsidR="001B4919" w:rsidRPr="005B5255">
        <w:rPr>
          <w:highlight w:val="yellow"/>
        </w:rPr>
        <w:t xml:space="preserve"> or until the base of the claw</w:t>
      </w:r>
      <w:r w:rsidR="005B23A4" w:rsidRPr="005B5255">
        <w:rPr>
          <w:highlight w:val="yellow"/>
        </w:rPr>
        <w:t xml:space="preserve"> and confirm</w:t>
      </w:r>
      <w:r w:rsidR="001B4919" w:rsidRPr="005B5255">
        <w:rPr>
          <w:highlight w:val="yellow"/>
        </w:rPr>
        <w:t xml:space="preserve"> the path by pressing [</w:t>
      </w:r>
      <w:r w:rsidR="001B4919" w:rsidRPr="005B5255">
        <w:rPr>
          <w:b/>
          <w:bCs/>
          <w:highlight w:val="yellow"/>
        </w:rPr>
        <w:t>f</w:t>
      </w:r>
      <w:r w:rsidR="001B4919" w:rsidRPr="005B5255">
        <w:rPr>
          <w:highlight w:val="yellow"/>
        </w:rPr>
        <w:t>]</w:t>
      </w:r>
      <w:r w:rsidR="005B23A4" w:rsidRPr="005B5255">
        <w:rPr>
          <w:highlight w:val="yellow"/>
        </w:rPr>
        <w:t xml:space="preserve"> (</w:t>
      </w:r>
      <w:r w:rsidR="005B23A4" w:rsidRPr="005B5255">
        <w:rPr>
          <w:b/>
          <w:bCs/>
          <w:highlight w:val="yellow"/>
        </w:rPr>
        <w:t>Figure 4D</w:t>
      </w:r>
      <w:r w:rsidR="005B23A4" w:rsidRPr="005B5255">
        <w:rPr>
          <w:highlight w:val="yellow"/>
        </w:rPr>
        <w:t>).</w:t>
      </w:r>
    </w:p>
    <w:p w14:paraId="18F08939" w14:textId="77777777" w:rsidR="006F2F5D" w:rsidRPr="005B5255" w:rsidRDefault="006F2F5D" w:rsidP="005B5255">
      <w:pPr>
        <w:pStyle w:val="ListParagraph"/>
        <w:widowControl/>
        <w:ind w:left="0"/>
        <w:rPr>
          <w:highlight w:val="yellow"/>
        </w:rPr>
      </w:pPr>
    </w:p>
    <w:p w14:paraId="052FA615" w14:textId="5ECD0E0C" w:rsidR="005B23A4" w:rsidRPr="005B5255" w:rsidRDefault="001B4919" w:rsidP="005B5255">
      <w:pPr>
        <w:pStyle w:val="ListParagraph"/>
        <w:widowControl/>
        <w:numPr>
          <w:ilvl w:val="1"/>
          <w:numId w:val="54"/>
        </w:numPr>
        <w:ind w:left="0" w:firstLine="0"/>
        <w:rPr>
          <w:highlight w:val="yellow"/>
        </w:rPr>
      </w:pPr>
      <w:r w:rsidRPr="005B5255">
        <w:rPr>
          <w:highlight w:val="yellow"/>
        </w:rPr>
        <w:t>Next, trace the claw by starting a path at the base of the structure and tracing until the end of the longest neurite. Trace secondary and tertiary branches by holding down [</w:t>
      </w:r>
      <w:r w:rsidRPr="005B5255">
        <w:rPr>
          <w:b/>
          <w:bCs/>
          <w:highlight w:val="yellow"/>
        </w:rPr>
        <w:t>ctrl</w:t>
      </w:r>
      <w:r w:rsidRPr="005B5255">
        <w:rPr>
          <w:highlight w:val="yellow"/>
        </w:rPr>
        <w:t>] on Windows or [</w:t>
      </w:r>
      <w:r w:rsidRPr="005B5255">
        <w:rPr>
          <w:b/>
          <w:bCs/>
          <w:highlight w:val="yellow"/>
        </w:rPr>
        <w:t>alt</w:t>
      </w:r>
      <w:r w:rsidRPr="005B5255">
        <w:rPr>
          <w:highlight w:val="yellow"/>
        </w:rPr>
        <w:t>] on a Mac OS and clicking the path. Confirm the path by pressing [</w:t>
      </w:r>
      <w:r w:rsidRPr="005B5255">
        <w:rPr>
          <w:b/>
          <w:bCs/>
          <w:highlight w:val="yellow"/>
        </w:rPr>
        <w:t>f</w:t>
      </w:r>
      <w:r w:rsidRPr="005B5255">
        <w:rPr>
          <w:highlight w:val="yellow"/>
        </w:rPr>
        <w:t>].</w:t>
      </w:r>
    </w:p>
    <w:p w14:paraId="7BA0C0FE" w14:textId="77777777" w:rsidR="006F2F5D" w:rsidRPr="005B5255" w:rsidRDefault="006F2F5D" w:rsidP="005B5255">
      <w:pPr>
        <w:widowControl/>
        <w:rPr>
          <w:highlight w:val="yellow"/>
        </w:rPr>
      </w:pPr>
    </w:p>
    <w:p w14:paraId="2739B5B4" w14:textId="4285EE20" w:rsidR="00C462DA" w:rsidRPr="005B5255" w:rsidRDefault="0059258C" w:rsidP="005B5255">
      <w:pPr>
        <w:pStyle w:val="ListParagraph"/>
        <w:widowControl/>
        <w:numPr>
          <w:ilvl w:val="1"/>
          <w:numId w:val="54"/>
        </w:numPr>
        <w:ind w:left="0" w:firstLine="0"/>
        <w:rPr>
          <w:highlight w:val="yellow"/>
        </w:rPr>
      </w:pPr>
      <w:r w:rsidRPr="005B5255">
        <w:rPr>
          <w:highlight w:val="yellow"/>
        </w:rPr>
        <w:t>Observe that m</w:t>
      </w:r>
      <w:r w:rsidR="001B4919" w:rsidRPr="005B5255">
        <w:rPr>
          <w:highlight w:val="yellow"/>
        </w:rPr>
        <w:t xml:space="preserve">easurements for the </w:t>
      </w:r>
      <w:r w:rsidR="004D7E61" w:rsidRPr="005B5255">
        <w:rPr>
          <w:highlight w:val="yellow"/>
        </w:rPr>
        <w:t xml:space="preserve">traces </w:t>
      </w:r>
      <w:r w:rsidRPr="005B5255">
        <w:rPr>
          <w:highlight w:val="yellow"/>
        </w:rPr>
        <w:t>are</w:t>
      </w:r>
      <w:r w:rsidR="004D7E61" w:rsidRPr="005B5255">
        <w:rPr>
          <w:highlight w:val="yellow"/>
        </w:rPr>
        <w:t xml:space="preserve"> visible on a separate window</w:t>
      </w:r>
      <w:r w:rsidRPr="005B5255">
        <w:rPr>
          <w:highlight w:val="yellow"/>
        </w:rPr>
        <w:t xml:space="preserve">; </w:t>
      </w:r>
      <w:r w:rsidR="004D7E61" w:rsidRPr="005B5255">
        <w:rPr>
          <w:highlight w:val="yellow"/>
        </w:rPr>
        <w:t>add up all of the measurements of the claw branches (primary, secondary, tertiary) to obtain the total length for each claw.</w:t>
      </w:r>
    </w:p>
    <w:p w14:paraId="6BFC6F10" w14:textId="77777777" w:rsidR="00C462DA" w:rsidRPr="005B5255" w:rsidRDefault="00C462DA" w:rsidP="005B5255">
      <w:pPr>
        <w:pStyle w:val="ListParagraph"/>
        <w:ind w:left="0"/>
        <w:rPr>
          <w:highlight w:val="yellow"/>
        </w:rPr>
      </w:pPr>
    </w:p>
    <w:p w14:paraId="5A98C7E9" w14:textId="4A5860CE" w:rsidR="00621F06" w:rsidRPr="005B5255" w:rsidRDefault="00621F06" w:rsidP="005B5255">
      <w:pPr>
        <w:pStyle w:val="ListParagraph"/>
        <w:widowControl/>
        <w:numPr>
          <w:ilvl w:val="1"/>
          <w:numId w:val="54"/>
        </w:numPr>
        <w:ind w:left="0" w:firstLine="0"/>
      </w:pPr>
      <w:r w:rsidRPr="005B5255">
        <w:t>For analyzing</w:t>
      </w:r>
      <w:r w:rsidR="00C462DA" w:rsidRPr="005B5255">
        <w:t xml:space="preserve"> surface area and </w:t>
      </w:r>
      <w:r w:rsidRPr="005B5255">
        <w:t>cellular volume of electroporated CGNs</w:t>
      </w:r>
      <w:r w:rsidR="00C462DA" w:rsidRPr="005B5255">
        <w:t xml:space="preserve">, </w:t>
      </w:r>
      <w:r w:rsidRPr="005B5255">
        <w:t>download Imaris cell analysis software</w:t>
      </w:r>
      <w:r w:rsidR="00E1610D" w:rsidRPr="005B5255">
        <w:t xml:space="preserve"> (</w:t>
      </w:r>
      <w:hyperlink r:id="rId12" w:history="1">
        <w:r w:rsidR="00E1610D" w:rsidRPr="005B5255">
          <w:rPr>
            <w:rStyle w:val="Hyperlink"/>
            <w:color w:val="auto"/>
          </w:rPr>
          <w:t>https://imaris.oxinst.com/</w:t>
        </w:r>
      </w:hyperlink>
      <w:r w:rsidR="00E1610D" w:rsidRPr="005B5255">
        <w:t>)</w:t>
      </w:r>
      <w:r w:rsidRPr="005B5255">
        <w:t>.</w:t>
      </w:r>
    </w:p>
    <w:p w14:paraId="6A1A536E" w14:textId="77777777" w:rsidR="00621F06" w:rsidRPr="005B5255" w:rsidRDefault="00621F06" w:rsidP="005B5255">
      <w:pPr>
        <w:pStyle w:val="ListParagraph"/>
        <w:ind w:left="0"/>
      </w:pPr>
    </w:p>
    <w:p w14:paraId="1A828A04" w14:textId="6DADF0DA" w:rsidR="009E16AA" w:rsidRPr="005B5255" w:rsidRDefault="00621F06" w:rsidP="005B5255">
      <w:pPr>
        <w:pStyle w:val="ListParagraph"/>
        <w:widowControl/>
        <w:ind w:left="0"/>
      </w:pPr>
      <w:r w:rsidRPr="005B5255">
        <w:t>N</w:t>
      </w:r>
      <w:r w:rsidR="009A202F" w:rsidRPr="005B5255">
        <w:t>OTE</w:t>
      </w:r>
      <w:r w:rsidRPr="005B5255">
        <w:t xml:space="preserve">: FIJI </w:t>
      </w:r>
      <w:r w:rsidR="00E1610D" w:rsidRPr="005B5255">
        <w:t>can also be used to reconstruct</w:t>
      </w:r>
      <w:r w:rsidRPr="005B5255">
        <w:t xml:space="preserve"> cells</w:t>
      </w:r>
      <w:r w:rsidR="00E1610D" w:rsidRPr="005B5255">
        <w:t xml:space="preserve"> in 3D</w:t>
      </w:r>
      <w:r w:rsidRPr="005B5255">
        <w:t xml:space="preserve"> from z-stack images using </w:t>
      </w:r>
      <w:r w:rsidR="00936D00" w:rsidRPr="005B5255">
        <w:t>readily available</w:t>
      </w:r>
      <w:r w:rsidRPr="005B5255">
        <w:t xml:space="preserve"> and free plug-ins</w:t>
      </w:r>
      <w:r w:rsidR="0094602C" w:rsidRPr="005B5255">
        <w:t>. Additionally, there is a volumetric rendering feature in Simple Neurite Tracer but Imaris</w:t>
      </w:r>
      <w:r w:rsidR="009A202F" w:rsidRPr="005B5255">
        <w:t xml:space="preserve"> was used for the reasons outlined below. </w:t>
      </w:r>
    </w:p>
    <w:p w14:paraId="323A2EA8" w14:textId="77777777" w:rsidR="00621F06" w:rsidRPr="005B5255" w:rsidRDefault="00621F06" w:rsidP="005B5255">
      <w:pPr>
        <w:pStyle w:val="ListParagraph"/>
        <w:ind w:left="0"/>
      </w:pPr>
    </w:p>
    <w:p w14:paraId="02170F49" w14:textId="00761F40" w:rsidR="00621F06" w:rsidRPr="005B5255" w:rsidRDefault="00621F06" w:rsidP="005B5255">
      <w:pPr>
        <w:pStyle w:val="ListParagraph"/>
        <w:widowControl/>
        <w:numPr>
          <w:ilvl w:val="1"/>
          <w:numId w:val="54"/>
        </w:numPr>
        <w:ind w:left="0" w:firstLine="0"/>
      </w:pPr>
      <w:r w:rsidRPr="005B5255">
        <w:lastRenderedPageBreak/>
        <w:t xml:space="preserve">Upload z-stack image of </w:t>
      </w:r>
      <w:r w:rsidR="00C855C9" w:rsidRPr="005B5255">
        <w:t>an electroporated CGN</w:t>
      </w:r>
      <w:r w:rsidRPr="005B5255">
        <w:t xml:space="preserve"> </w:t>
      </w:r>
      <w:r w:rsidR="00E1610D" w:rsidRPr="005B5255">
        <w:t>onto</w:t>
      </w:r>
      <w:r w:rsidRPr="005B5255">
        <w:t xml:space="preserve"> Imaris. Access the 3D</w:t>
      </w:r>
      <w:r w:rsidR="00E977DA" w:rsidRPr="005B5255">
        <w:t>-</w:t>
      </w:r>
      <w:r w:rsidRPr="005B5255">
        <w:t xml:space="preserve">reconstruction toolkit by pressing </w:t>
      </w:r>
      <w:r w:rsidRPr="005B5255">
        <w:rPr>
          <w:b/>
          <w:bCs/>
        </w:rPr>
        <w:t>Surpass</w:t>
      </w:r>
      <w:r w:rsidRPr="005B5255">
        <w:t>.</w:t>
      </w:r>
    </w:p>
    <w:p w14:paraId="0C0A7753" w14:textId="77777777" w:rsidR="009E16AA" w:rsidRPr="005B5255" w:rsidRDefault="009E16AA" w:rsidP="005B5255">
      <w:pPr>
        <w:pStyle w:val="ListParagraph"/>
        <w:widowControl/>
        <w:ind w:left="0"/>
      </w:pPr>
    </w:p>
    <w:p w14:paraId="6EE0C852" w14:textId="6207DE56" w:rsidR="009E16AA" w:rsidRPr="005B5255" w:rsidRDefault="009E16AA" w:rsidP="005B5255">
      <w:pPr>
        <w:pStyle w:val="ListParagraph"/>
        <w:widowControl/>
        <w:numPr>
          <w:ilvl w:val="1"/>
          <w:numId w:val="54"/>
        </w:numPr>
        <w:ind w:left="0" w:firstLine="0"/>
      </w:pPr>
      <w:r w:rsidRPr="005B5255">
        <w:t xml:space="preserve">To reconstruct </w:t>
      </w:r>
      <w:r w:rsidR="00C855C9" w:rsidRPr="005B5255">
        <w:t>the</w:t>
      </w:r>
      <w:r w:rsidRPr="005B5255">
        <w:t xml:space="preserve"> CGN, press </w:t>
      </w:r>
      <w:r w:rsidRPr="005B5255">
        <w:rPr>
          <w:b/>
          <w:bCs/>
        </w:rPr>
        <w:t>Surfaces</w:t>
      </w:r>
      <w:r w:rsidR="008C0457" w:rsidRPr="005B5255">
        <w:t>,</w:t>
      </w:r>
      <w:r w:rsidRPr="005B5255">
        <w:t xml:space="preserve"> and select a region of interest that encompasses the entirety of the </w:t>
      </w:r>
      <w:r w:rsidR="00C855C9" w:rsidRPr="005B5255">
        <w:t>cell</w:t>
      </w:r>
      <w:r w:rsidRPr="005B5255">
        <w:t xml:space="preserve"> within the image window. </w:t>
      </w:r>
      <w:r w:rsidR="007A19C0" w:rsidRPr="005B5255">
        <w:t xml:space="preserve">Once finished, press the blue forward arrow at the bottom right corner under </w:t>
      </w:r>
      <w:r w:rsidR="007664FC" w:rsidRPr="005B5255">
        <w:rPr>
          <w:b/>
          <w:bCs/>
        </w:rPr>
        <w:t>Create</w:t>
      </w:r>
      <w:r w:rsidR="007A19C0" w:rsidRPr="005B5255">
        <w:t>.</w:t>
      </w:r>
    </w:p>
    <w:p w14:paraId="3D5DDBE9" w14:textId="77777777" w:rsidR="009E16AA" w:rsidRPr="005B5255" w:rsidRDefault="009E16AA" w:rsidP="005B5255">
      <w:pPr>
        <w:pStyle w:val="ListParagraph"/>
        <w:ind w:left="0"/>
      </w:pPr>
    </w:p>
    <w:p w14:paraId="6B2674DB" w14:textId="71A68C97" w:rsidR="009E16AA" w:rsidRPr="005B5255" w:rsidRDefault="007A19C0" w:rsidP="005B5255">
      <w:pPr>
        <w:pStyle w:val="ListParagraph"/>
        <w:widowControl/>
        <w:numPr>
          <w:ilvl w:val="1"/>
          <w:numId w:val="54"/>
        </w:numPr>
        <w:ind w:left="0" w:firstLine="0"/>
      </w:pPr>
      <w:r w:rsidRPr="005B5255">
        <w:t xml:space="preserve">If the image contains multiple channels for different signals, select the channel containing </w:t>
      </w:r>
      <w:r w:rsidR="00936D00" w:rsidRPr="005B5255">
        <w:t>the</w:t>
      </w:r>
      <w:r w:rsidRPr="005B5255">
        <w:t xml:space="preserve"> electroporated CGN</w:t>
      </w:r>
      <w:r w:rsidR="008C0457" w:rsidRPr="005B5255">
        <w:t>,</w:t>
      </w:r>
      <w:r w:rsidR="00936D00" w:rsidRPr="005B5255">
        <w:t xml:space="preserve"> and</w:t>
      </w:r>
      <w:r w:rsidRPr="005B5255">
        <w:t xml:space="preserve"> press the blue forward arrow. </w:t>
      </w:r>
    </w:p>
    <w:p w14:paraId="0F585ABD" w14:textId="77777777" w:rsidR="00936D00" w:rsidRPr="005B5255" w:rsidRDefault="00936D00" w:rsidP="005B5255"/>
    <w:p w14:paraId="06A6B81F" w14:textId="0A45DD74" w:rsidR="007664FC" w:rsidRPr="005B5255" w:rsidRDefault="007664FC" w:rsidP="005B5255">
      <w:pPr>
        <w:pStyle w:val="ListParagraph"/>
        <w:widowControl/>
        <w:numPr>
          <w:ilvl w:val="1"/>
          <w:numId w:val="54"/>
        </w:numPr>
        <w:ind w:left="0" w:firstLine="0"/>
      </w:pPr>
      <w:r w:rsidRPr="005B5255">
        <w:t>Using the slidebar, set a desired threshold that most accurately fits the signal of the electroporated cell</w:t>
      </w:r>
      <w:r w:rsidR="00C855C9" w:rsidRPr="005B5255">
        <w:t xml:space="preserve">. Zoom in closer to the surface of the cell to accurately determine the threshold. </w:t>
      </w:r>
      <w:r w:rsidRPr="005B5255">
        <w:t>Once finished, press the double green arrow to reconstruct the cell and obtain the surface area and volume size</w:t>
      </w:r>
      <w:r w:rsidR="009871AD" w:rsidRPr="005B5255">
        <w:t xml:space="preserve"> from the metadata</w:t>
      </w:r>
      <w:r w:rsidRPr="005B5255">
        <w:t>.</w:t>
      </w:r>
    </w:p>
    <w:p w14:paraId="1C556DDA" w14:textId="77777777" w:rsidR="00F679C2" w:rsidRPr="005B5255" w:rsidRDefault="00F679C2" w:rsidP="005B5255">
      <w:pPr>
        <w:pStyle w:val="ListParagraph"/>
        <w:widowControl/>
        <w:pBdr>
          <w:top w:val="nil"/>
          <w:left w:val="nil"/>
          <w:bottom w:val="nil"/>
          <w:right w:val="nil"/>
          <w:between w:val="nil"/>
        </w:pBdr>
        <w:ind w:left="0"/>
        <w:rPr>
          <w:b/>
        </w:rPr>
      </w:pPr>
    </w:p>
    <w:p w14:paraId="042791A1" w14:textId="5340DCC5" w:rsidR="00465EE4" w:rsidRPr="005B5255" w:rsidRDefault="00A5146F" w:rsidP="005B5255">
      <w:r w:rsidRPr="005B5255">
        <w:t xml:space="preserve">[Place </w:t>
      </w:r>
      <w:r w:rsidRPr="005B5255">
        <w:rPr>
          <w:b/>
          <w:bCs/>
        </w:rPr>
        <w:t xml:space="preserve">Figure 3 </w:t>
      </w:r>
      <w:r w:rsidRPr="005B5255">
        <w:t>here]</w:t>
      </w:r>
    </w:p>
    <w:p w14:paraId="0A346ED1" w14:textId="77777777" w:rsidR="00A5146F" w:rsidRPr="005B5255" w:rsidRDefault="00A5146F" w:rsidP="005B5255"/>
    <w:p w14:paraId="4E542D29" w14:textId="74EBC556" w:rsidR="0011218C" w:rsidRPr="005B5255" w:rsidRDefault="00522F96" w:rsidP="005B5255">
      <w:pPr>
        <w:pBdr>
          <w:top w:val="nil"/>
          <w:left w:val="nil"/>
          <w:bottom w:val="nil"/>
          <w:right w:val="nil"/>
          <w:between w:val="nil"/>
        </w:pBdr>
        <w:rPr>
          <w:b/>
        </w:rPr>
      </w:pPr>
      <w:r w:rsidRPr="005B5255">
        <w:rPr>
          <w:b/>
        </w:rPr>
        <w:t xml:space="preserve">REPRESENTATIVE </w:t>
      </w:r>
      <w:r w:rsidR="00A616B7" w:rsidRPr="005B5255">
        <w:rPr>
          <w:b/>
        </w:rPr>
        <w:t xml:space="preserve">RESULTS: </w:t>
      </w:r>
    </w:p>
    <w:p w14:paraId="4CB72169" w14:textId="75649C1C" w:rsidR="00A5146F" w:rsidRPr="005B5255" w:rsidRDefault="00A5146F" w:rsidP="005B5255">
      <w:r w:rsidRPr="005B5255">
        <w:rPr>
          <w:bCs/>
        </w:rPr>
        <w:t xml:space="preserve">[Place </w:t>
      </w:r>
      <w:r w:rsidRPr="005B5255">
        <w:rPr>
          <w:b/>
          <w:bCs/>
        </w:rPr>
        <w:t>Figure 4</w:t>
      </w:r>
      <w:r w:rsidRPr="005B5255">
        <w:t xml:space="preserve"> here]</w:t>
      </w:r>
    </w:p>
    <w:p w14:paraId="6DCD75E7" w14:textId="3EEE6B96" w:rsidR="00485730" w:rsidRPr="005B5255" w:rsidRDefault="009069A3" w:rsidP="005B5255">
      <w:r w:rsidRPr="005B5255">
        <w:t xml:space="preserve">To study the development of granule neuron morphology </w:t>
      </w:r>
      <w:r w:rsidRPr="005B5255">
        <w:rPr>
          <w:i/>
          <w:iCs/>
        </w:rPr>
        <w:t>in vivo</w:t>
      </w:r>
      <w:r w:rsidRPr="005B5255">
        <w:t xml:space="preserve">, a </w:t>
      </w:r>
      <w:r w:rsidR="003802CF" w:rsidRPr="005B5255">
        <w:t>construct expressing GFP</w:t>
      </w:r>
      <w:r w:rsidR="001600C4">
        <w:t xml:space="preserve"> </w:t>
      </w:r>
      <w:r w:rsidR="001600C4" w:rsidRPr="005B5255">
        <w:t xml:space="preserve">under </w:t>
      </w:r>
      <w:r w:rsidR="001600C4">
        <w:t>the control of a</w:t>
      </w:r>
      <w:r w:rsidR="001600C4" w:rsidRPr="005B5255">
        <w:t xml:space="preserve"> human ubiquitin promoter (FUGW) </w:t>
      </w:r>
      <w:r w:rsidR="00D2736D" w:rsidRPr="005B5255">
        <w:t xml:space="preserve">was electroporated </w:t>
      </w:r>
      <w:r w:rsidRPr="005B5255">
        <w:t>into the developing cerebell</w:t>
      </w:r>
      <w:r w:rsidR="001B7DB4" w:rsidRPr="005B5255">
        <w:t>um</w:t>
      </w:r>
      <w:r w:rsidRPr="005B5255">
        <w:t xml:space="preserve"> of </w:t>
      </w:r>
      <w:r w:rsidR="00A5523E" w:rsidRPr="005B5255">
        <w:t>CD-1</w:t>
      </w:r>
      <w:r w:rsidR="009A4085" w:rsidRPr="005B5255">
        <w:t xml:space="preserve"> </w:t>
      </w:r>
      <w:r w:rsidR="001B7DB4" w:rsidRPr="005B5255">
        <w:t>mice</w:t>
      </w:r>
      <w:r w:rsidRPr="005B5255">
        <w:t xml:space="preserve"> and brains </w:t>
      </w:r>
      <w:r w:rsidR="004C4629" w:rsidRPr="005B5255">
        <w:t xml:space="preserve">collected </w:t>
      </w:r>
      <w:r w:rsidRPr="005B5255">
        <w:t>3-, 5-, 7-, 10-, and 14-days post-injection (DPI).</w:t>
      </w:r>
      <w:r w:rsidR="0011218C" w:rsidRPr="005B5255">
        <w:t xml:space="preserve"> </w:t>
      </w:r>
      <w:r w:rsidR="001B7DB4" w:rsidRPr="005B5255">
        <w:t>Sparse labeling of cells by electroporation in combination with confocal microscopy</w:t>
      </w:r>
      <w:r w:rsidR="00602CF4" w:rsidRPr="005B5255">
        <w:t xml:space="preserve"> </w:t>
      </w:r>
      <w:r w:rsidR="00370F7C" w:rsidRPr="005B5255">
        <w:t>capture snapshot</w:t>
      </w:r>
      <w:r w:rsidR="0068006A" w:rsidRPr="005B5255">
        <w:t>s</w:t>
      </w:r>
      <w:r w:rsidR="00370F7C" w:rsidRPr="005B5255">
        <w:t xml:space="preserve"> of CGNs during periods of dendritic pruning, </w:t>
      </w:r>
      <w:r w:rsidR="009551F9" w:rsidRPr="005B5255">
        <w:t>growth</w:t>
      </w:r>
      <w:r w:rsidR="00370F7C" w:rsidRPr="005B5255">
        <w:t>, and maturation</w:t>
      </w:r>
      <w:r w:rsidR="00602CF4" w:rsidRPr="005B5255">
        <w:t>.</w:t>
      </w:r>
      <w:r w:rsidR="00485730" w:rsidRPr="005B5255">
        <w:t xml:space="preserve"> To quantitatively analyze and track the growth of CGN synaptic structures, each dendrite </w:t>
      </w:r>
      <w:r w:rsidR="0068006A" w:rsidRPr="005B5255">
        <w:t xml:space="preserve">was traced </w:t>
      </w:r>
      <w:r w:rsidR="00485730" w:rsidRPr="005B5255">
        <w:t>using the FIJI plugin</w:t>
      </w:r>
      <w:r w:rsidR="00602CF4" w:rsidRPr="005B5255">
        <w:t xml:space="preserve"> Simple Neurite Tracer</w:t>
      </w:r>
      <w:r w:rsidR="00485730" w:rsidRPr="005B5255">
        <w:t xml:space="preserve"> (SNT). SNT</w:t>
      </w:r>
      <w:r w:rsidR="00602CF4" w:rsidRPr="005B5255">
        <w:t xml:space="preserve"> </w:t>
      </w:r>
      <w:r w:rsidR="00485730" w:rsidRPr="005B5255">
        <w:t>is</w:t>
      </w:r>
      <w:r w:rsidR="00602CF4" w:rsidRPr="005B5255">
        <w:t xml:space="preserve"> a</w:t>
      </w:r>
      <w:r w:rsidR="00D87F9E" w:rsidRPr="005B5255">
        <w:t>n</w:t>
      </w:r>
      <w:r w:rsidR="00602CF4" w:rsidRPr="005B5255">
        <w:t xml:space="preserve"> easy, fast, efficient</w:t>
      </w:r>
      <w:r w:rsidR="0068006A" w:rsidRPr="005B5255">
        <w:t>,</w:t>
      </w:r>
      <w:r w:rsidR="00485730" w:rsidRPr="005B5255">
        <w:t xml:space="preserve"> and readily available</w:t>
      </w:r>
      <w:r w:rsidR="00602CF4" w:rsidRPr="005B5255">
        <w:t xml:space="preserve"> method to measure neurite and claw length in </w:t>
      </w:r>
      <w:r w:rsidR="00485730" w:rsidRPr="005B5255">
        <w:t>three-dimensional</w:t>
      </w:r>
      <w:r w:rsidR="009871AD" w:rsidRPr="005B5255">
        <w:t xml:space="preserve"> (3D)</w:t>
      </w:r>
      <w:r w:rsidR="00602CF4" w:rsidRPr="005B5255">
        <w:t xml:space="preserve"> space.</w:t>
      </w:r>
      <w:r w:rsidR="00C20EA4" w:rsidRPr="005B5255">
        <w:t xml:space="preserve"> </w:t>
      </w:r>
      <w:r w:rsidR="00D87F9E" w:rsidRPr="005B5255">
        <w:t>Conversely</w:t>
      </w:r>
      <w:r w:rsidR="00C20EA4" w:rsidRPr="005B5255">
        <w:t>, Imaris</w:t>
      </w:r>
      <w:r w:rsidR="00D87F9E" w:rsidRPr="005B5255">
        <w:t xml:space="preserve"> </w:t>
      </w:r>
      <w:r w:rsidR="0068006A" w:rsidRPr="005B5255">
        <w:t xml:space="preserve">was used </w:t>
      </w:r>
      <w:r w:rsidR="00D87F9E" w:rsidRPr="005B5255">
        <w:t>for 3D</w:t>
      </w:r>
      <w:r w:rsidR="00E1610D" w:rsidRPr="005B5255">
        <w:t>-</w:t>
      </w:r>
      <w:r w:rsidR="00D87F9E" w:rsidRPr="005B5255">
        <w:t>reconstruction of CGNs to obtain surface area and volume measurements because the program provides fast and accurate rendering of each cell</w:t>
      </w:r>
      <w:r w:rsidR="0068006A" w:rsidRPr="005B5255">
        <w:t>,</w:t>
      </w:r>
      <w:r w:rsidR="00D87F9E" w:rsidRPr="005B5255">
        <w:t xml:space="preserve"> and its thresholding capabilities are able to isolate labeled cells from nearby labeled cell debris.</w:t>
      </w:r>
    </w:p>
    <w:p w14:paraId="6768333A" w14:textId="1DC6D32D" w:rsidR="009069A3" w:rsidRPr="005B5255" w:rsidRDefault="009069A3" w:rsidP="005B5255"/>
    <w:p w14:paraId="6FA02BDA" w14:textId="7590E063" w:rsidR="00370F7C" w:rsidRPr="005B5255" w:rsidRDefault="00D31938" w:rsidP="005B5255">
      <w:r w:rsidRPr="005B5255">
        <w:t>N</w:t>
      </w:r>
      <w:r w:rsidR="009A4085" w:rsidRPr="005B5255">
        <w:t xml:space="preserve">ewborn </w:t>
      </w:r>
      <w:r w:rsidR="00C36D35" w:rsidRPr="005B5255">
        <w:t xml:space="preserve">CGNs undergo an exuberant phase of dendritic </w:t>
      </w:r>
      <w:r w:rsidR="009A4085" w:rsidRPr="005B5255">
        <w:t xml:space="preserve">growth followed by </w:t>
      </w:r>
      <w:r w:rsidR="00C36D35" w:rsidRPr="005B5255">
        <w:t>refinement from P10</w:t>
      </w:r>
      <w:r w:rsidR="00280173" w:rsidRPr="005B5255">
        <w:t xml:space="preserve"> to </w:t>
      </w:r>
      <w:r w:rsidR="00C36D35" w:rsidRPr="005B5255">
        <w:t>P14</w:t>
      </w:r>
      <w:r w:rsidR="00DE3524" w:rsidRPr="005B5255">
        <w:t xml:space="preserve"> (3- to 7-DPI)</w:t>
      </w:r>
      <w:r w:rsidR="00C36D35" w:rsidRPr="005B5255">
        <w:t xml:space="preserve"> that results in the pruning of more than 50% of excess dendrites</w:t>
      </w:r>
      <w:r w:rsidR="00166377" w:rsidRPr="005B5255">
        <w:t xml:space="preserve"> (</w:t>
      </w:r>
      <w:r w:rsidR="00166377" w:rsidRPr="005B5255">
        <w:rPr>
          <w:b/>
          <w:bCs/>
        </w:rPr>
        <w:t>Figure 4B</w:t>
      </w:r>
      <w:r w:rsidR="00166377" w:rsidRPr="005B5255">
        <w:t>)</w:t>
      </w:r>
      <w:r w:rsidR="00C36D35" w:rsidRPr="005B5255">
        <w:t xml:space="preserve">. </w:t>
      </w:r>
      <w:r w:rsidR="00166377" w:rsidRPr="005B5255">
        <w:t xml:space="preserve">This event coincides with the gradual lengthening of the </w:t>
      </w:r>
      <w:r w:rsidR="00280173" w:rsidRPr="005B5255">
        <w:t>remaining arbors</w:t>
      </w:r>
      <w:r w:rsidR="00166377" w:rsidRPr="005B5255">
        <w:t xml:space="preserve"> (</w:t>
      </w:r>
      <w:r w:rsidR="00166377" w:rsidRPr="005B5255">
        <w:rPr>
          <w:b/>
          <w:bCs/>
        </w:rPr>
        <w:t>Figure 4C</w:t>
      </w:r>
      <w:r w:rsidR="00166377" w:rsidRPr="005B5255">
        <w:t>)</w:t>
      </w:r>
      <w:r w:rsidR="00E7560C" w:rsidRPr="005B5255">
        <w:t xml:space="preserve"> </w:t>
      </w:r>
      <w:r w:rsidR="00136FDA" w:rsidRPr="005B5255">
        <w:t>and the</w:t>
      </w:r>
      <w:r w:rsidR="00E7560C" w:rsidRPr="005B5255">
        <w:t xml:space="preserve"> formation of claw-like structures at </w:t>
      </w:r>
      <w:r w:rsidR="00865485" w:rsidRPr="005B5255">
        <w:t>the end of each dendrite</w:t>
      </w:r>
      <w:r w:rsidR="00E7560C" w:rsidRPr="005B5255">
        <w:t xml:space="preserve"> (</w:t>
      </w:r>
      <w:r w:rsidR="00E7560C" w:rsidRPr="005B5255">
        <w:rPr>
          <w:b/>
          <w:bCs/>
        </w:rPr>
        <w:t>Figure 4D</w:t>
      </w:r>
      <w:r w:rsidR="00E7560C" w:rsidRPr="005B5255">
        <w:t>)</w:t>
      </w:r>
      <w:r w:rsidR="009E4862" w:rsidRPr="005B5255">
        <w:t>, indicating that these developmental processes are happening concurrently</w:t>
      </w:r>
      <w:r w:rsidR="00E7560C" w:rsidRPr="005B5255">
        <w:t xml:space="preserve">. However, while claws are found on roughly 75% of dendrites </w:t>
      </w:r>
      <w:r w:rsidR="00136FDA" w:rsidRPr="005B5255">
        <w:t>by</w:t>
      </w:r>
      <w:r w:rsidR="00E7560C" w:rsidRPr="005B5255">
        <w:t xml:space="preserve"> P14</w:t>
      </w:r>
      <w:r w:rsidR="00DE3524" w:rsidRPr="005B5255">
        <w:t xml:space="preserve"> (7-DPI)</w:t>
      </w:r>
      <w:r w:rsidR="00E7560C" w:rsidRPr="005B5255">
        <w:t>, these structures continue to increase in size until P21</w:t>
      </w:r>
      <w:r w:rsidR="00DE3524" w:rsidRPr="005B5255">
        <w:t xml:space="preserve"> (14-DPI)</w:t>
      </w:r>
      <w:r w:rsidR="00E7560C" w:rsidRPr="005B5255">
        <w:t xml:space="preserve"> (</w:t>
      </w:r>
      <w:r w:rsidR="00E7560C" w:rsidRPr="005B5255">
        <w:rPr>
          <w:b/>
          <w:bCs/>
        </w:rPr>
        <w:t>Figure 4E</w:t>
      </w:r>
      <w:r w:rsidR="00E7560C" w:rsidRPr="005B5255">
        <w:t xml:space="preserve">). </w:t>
      </w:r>
    </w:p>
    <w:p w14:paraId="1221BF3C" w14:textId="77777777" w:rsidR="006865C2" w:rsidRPr="005B5255" w:rsidRDefault="006865C2" w:rsidP="005B5255"/>
    <w:p w14:paraId="150B7870" w14:textId="7F192BD3" w:rsidR="00136FDA" w:rsidRPr="005B5255" w:rsidRDefault="009A4085" w:rsidP="005B5255">
      <w:r w:rsidRPr="005B5255">
        <w:t>T</w:t>
      </w:r>
      <w:r w:rsidR="00AE5918" w:rsidRPr="005B5255">
        <w:t xml:space="preserve">he changes in dendrite and claw morphology </w:t>
      </w:r>
      <w:r w:rsidRPr="005B5255">
        <w:t xml:space="preserve">could </w:t>
      </w:r>
      <w:r w:rsidR="008513E0" w:rsidRPr="005B5255">
        <w:t>reflect</w:t>
      </w:r>
      <w:r w:rsidRPr="005B5255">
        <w:t xml:space="preserve"> either </w:t>
      </w:r>
      <w:r w:rsidR="00AE5918" w:rsidRPr="005B5255">
        <w:t xml:space="preserve">an overall change in </w:t>
      </w:r>
      <w:r w:rsidR="002C53D9" w:rsidRPr="005B5255">
        <w:t xml:space="preserve">total </w:t>
      </w:r>
      <w:r w:rsidR="00AE5918" w:rsidRPr="005B5255">
        <w:t xml:space="preserve">cell </w:t>
      </w:r>
      <w:r w:rsidR="004A7C50" w:rsidRPr="005B5255">
        <w:t>size</w:t>
      </w:r>
      <w:r w:rsidR="00AE5918" w:rsidRPr="005B5255">
        <w:t xml:space="preserve"> </w:t>
      </w:r>
      <w:r w:rsidRPr="005B5255">
        <w:t xml:space="preserve">or </w:t>
      </w:r>
      <w:r w:rsidR="00AE5918" w:rsidRPr="005B5255">
        <w:t xml:space="preserve">a redistribution of </w:t>
      </w:r>
      <w:r w:rsidR="003802CF" w:rsidRPr="005B5255">
        <w:t xml:space="preserve">cell </w:t>
      </w:r>
      <w:r w:rsidR="00AE5918" w:rsidRPr="005B5255">
        <w:t>membrane</w:t>
      </w:r>
      <w:r w:rsidRPr="005B5255">
        <w:t xml:space="preserve">. To address this </w:t>
      </w:r>
      <w:r w:rsidR="002C53D9" w:rsidRPr="005B5255">
        <w:t>question</w:t>
      </w:r>
      <w:r w:rsidRPr="005B5255">
        <w:t xml:space="preserve">, </w:t>
      </w:r>
      <w:r w:rsidR="00865485" w:rsidRPr="005B5255">
        <w:t xml:space="preserve">each </w:t>
      </w:r>
      <w:r w:rsidR="002C53D9" w:rsidRPr="005B5255">
        <w:t xml:space="preserve">labeled </w:t>
      </w:r>
      <w:r w:rsidR="00865485" w:rsidRPr="005B5255">
        <w:t>granule neuron</w:t>
      </w:r>
      <w:r w:rsidR="00221E71" w:rsidRPr="005B5255">
        <w:t xml:space="preserve"> was reconstructed</w:t>
      </w:r>
      <w:r w:rsidR="00865485" w:rsidRPr="005B5255">
        <w:t xml:space="preserve"> </w:t>
      </w:r>
      <w:r w:rsidR="003802CF" w:rsidRPr="005B5255">
        <w:t xml:space="preserve">in </w:t>
      </w:r>
      <w:r w:rsidR="00136FDA" w:rsidRPr="005B5255">
        <w:t>Imaris</w:t>
      </w:r>
      <w:r w:rsidR="000700BE" w:rsidRPr="005B5255">
        <w:t xml:space="preserve"> </w:t>
      </w:r>
      <w:r w:rsidR="00221E71" w:rsidRPr="005B5255">
        <w:t xml:space="preserve">to </w:t>
      </w:r>
      <w:r w:rsidR="002C53D9" w:rsidRPr="005B5255">
        <w:t>quantif</w:t>
      </w:r>
      <w:r w:rsidR="00221E71" w:rsidRPr="005B5255">
        <w:t>y the</w:t>
      </w:r>
      <w:r w:rsidR="002C53D9" w:rsidRPr="005B5255">
        <w:t xml:space="preserve"> </w:t>
      </w:r>
      <w:r w:rsidR="003802CF" w:rsidRPr="005B5255">
        <w:t xml:space="preserve">total </w:t>
      </w:r>
      <w:r w:rsidRPr="005B5255">
        <w:t xml:space="preserve">somatodendritic </w:t>
      </w:r>
      <w:r w:rsidR="00865485" w:rsidRPr="005B5255">
        <w:t xml:space="preserve">surface area </w:t>
      </w:r>
      <w:r w:rsidRPr="005B5255">
        <w:t xml:space="preserve">and </w:t>
      </w:r>
      <w:r w:rsidR="00865485" w:rsidRPr="005B5255">
        <w:t>volume</w:t>
      </w:r>
      <w:r w:rsidR="00136FDA" w:rsidRPr="005B5255">
        <w:t xml:space="preserve">. </w:t>
      </w:r>
      <w:r w:rsidR="00DC262E" w:rsidRPr="005B5255">
        <w:t>CGN size</w:t>
      </w:r>
      <w:r w:rsidR="00865485" w:rsidRPr="005B5255">
        <w:t xml:space="preserve"> remain</w:t>
      </w:r>
      <w:r w:rsidR="00221E71" w:rsidRPr="005B5255">
        <w:t>ed</w:t>
      </w:r>
      <w:r w:rsidR="00865485" w:rsidRPr="005B5255">
        <w:t xml:space="preserve"> relatively cons</w:t>
      </w:r>
      <w:r w:rsidR="000700BE" w:rsidRPr="005B5255">
        <w:t>tan</w:t>
      </w:r>
      <w:r w:rsidR="00865485" w:rsidRPr="005B5255">
        <w:t>t across development</w:t>
      </w:r>
      <w:r w:rsidR="00A5523E" w:rsidRPr="005B5255">
        <w:t xml:space="preserve"> </w:t>
      </w:r>
      <w:r w:rsidR="00865485" w:rsidRPr="005B5255">
        <w:t>(</w:t>
      </w:r>
      <w:r w:rsidR="00865485" w:rsidRPr="005B5255">
        <w:rPr>
          <w:b/>
          <w:bCs/>
        </w:rPr>
        <w:t>Figure 5</w:t>
      </w:r>
      <w:r w:rsidR="003072C9" w:rsidRPr="005B5255">
        <w:rPr>
          <w:b/>
          <w:bCs/>
        </w:rPr>
        <w:t>A</w:t>
      </w:r>
      <w:r w:rsidR="00221E71" w:rsidRPr="005B5255">
        <w:rPr>
          <w:b/>
          <w:bCs/>
        </w:rPr>
        <w:t>,</w:t>
      </w:r>
      <w:r w:rsidR="003072C9" w:rsidRPr="005B5255">
        <w:rPr>
          <w:b/>
          <w:bCs/>
        </w:rPr>
        <w:t>B</w:t>
      </w:r>
      <w:r w:rsidR="00865485" w:rsidRPr="005B5255">
        <w:t>)</w:t>
      </w:r>
      <w:r w:rsidRPr="005B5255">
        <w:t xml:space="preserve">, though at </w:t>
      </w:r>
      <w:r w:rsidR="000700BE" w:rsidRPr="005B5255">
        <w:t>P14</w:t>
      </w:r>
      <w:r w:rsidR="000C2859" w:rsidRPr="005B5255">
        <w:t xml:space="preserve">, CGNs exhibit a </w:t>
      </w:r>
      <w:r w:rsidR="00BF32D8" w:rsidRPr="005B5255">
        <w:t xml:space="preserve">significant </w:t>
      </w:r>
      <w:r w:rsidR="000C2859" w:rsidRPr="005B5255">
        <w:t xml:space="preserve">20% </w:t>
      </w:r>
      <w:r w:rsidRPr="005B5255">
        <w:t xml:space="preserve">decrease in volume </w:t>
      </w:r>
      <w:r w:rsidR="000C2859" w:rsidRPr="005B5255">
        <w:t>compared to P10, P12, and P17</w:t>
      </w:r>
      <w:r w:rsidR="008513E0" w:rsidRPr="005B5255">
        <w:t xml:space="preserve"> (3-, 5-, and 10-DPI)</w:t>
      </w:r>
      <w:r w:rsidR="00DB2BB2" w:rsidRPr="005B5255">
        <w:t xml:space="preserve"> (</w:t>
      </w:r>
      <w:r w:rsidR="00DB2BB2" w:rsidRPr="005B5255">
        <w:rPr>
          <w:b/>
          <w:bCs/>
        </w:rPr>
        <w:t xml:space="preserve">Figure </w:t>
      </w:r>
      <w:r w:rsidR="00DB2BB2" w:rsidRPr="005B5255">
        <w:rPr>
          <w:b/>
          <w:bCs/>
        </w:rPr>
        <w:lastRenderedPageBreak/>
        <w:t>5</w:t>
      </w:r>
      <w:r w:rsidR="003072C9" w:rsidRPr="005B5255">
        <w:rPr>
          <w:b/>
          <w:bCs/>
        </w:rPr>
        <w:t>B</w:t>
      </w:r>
      <w:r w:rsidR="00DB2BB2" w:rsidRPr="005B5255">
        <w:t>).</w:t>
      </w:r>
      <w:r w:rsidR="00BF32D8" w:rsidRPr="005B5255">
        <w:t xml:space="preserve"> These data suggest that membrane recycling from retracted dendrites may be particularly important for permitting the enlargement of dendritic endings into claws and point to P14</w:t>
      </w:r>
      <w:r w:rsidR="00BD7E62" w:rsidRPr="005B5255">
        <w:t xml:space="preserve"> (7-DPI)</w:t>
      </w:r>
      <w:r w:rsidR="00BF32D8" w:rsidRPr="005B5255">
        <w:t xml:space="preserve"> as a key time point in the transition from pruning to </w:t>
      </w:r>
      <w:r w:rsidR="002E1370" w:rsidRPr="005B5255">
        <w:t>synapse development</w:t>
      </w:r>
      <w:r w:rsidR="00BF32D8" w:rsidRPr="005B5255">
        <w:t xml:space="preserve">. </w:t>
      </w:r>
    </w:p>
    <w:p w14:paraId="50AC8BC4" w14:textId="2CE4F051" w:rsidR="00A5146F" w:rsidRPr="005B5255" w:rsidRDefault="00A5146F" w:rsidP="005B5255"/>
    <w:p w14:paraId="65E41B0E" w14:textId="59486556" w:rsidR="00A5146F" w:rsidRPr="005B5255" w:rsidRDefault="00A5146F" w:rsidP="005B5255">
      <w:r w:rsidRPr="005B5255">
        <w:t xml:space="preserve">[Place </w:t>
      </w:r>
      <w:r w:rsidRPr="005B5255">
        <w:rPr>
          <w:b/>
          <w:bCs/>
        </w:rPr>
        <w:t xml:space="preserve">Figure 5 </w:t>
      </w:r>
      <w:r w:rsidRPr="005B5255">
        <w:t>here]</w:t>
      </w:r>
    </w:p>
    <w:p w14:paraId="557960D2" w14:textId="77777777" w:rsidR="009069A3" w:rsidRPr="005B5255" w:rsidRDefault="009069A3" w:rsidP="005B5255"/>
    <w:p w14:paraId="5A6FE3CE" w14:textId="68154D49" w:rsidR="004D45ED" w:rsidRPr="005B5255" w:rsidRDefault="00A616B7" w:rsidP="005B5255">
      <w:r w:rsidRPr="005B5255">
        <w:rPr>
          <w:b/>
        </w:rPr>
        <w:t>FIGURE AND TABLE LEGENDS:</w:t>
      </w:r>
    </w:p>
    <w:p w14:paraId="50C16A4B" w14:textId="77777777" w:rsidR="003072C9" w:rsidRPr="005B5255" w:rsidRDefault="003072C9" w:rsidP="005B5255"/>
    <w:p w14:paraId="56167693" w14:textId="6155E632" w:rsidR="003072C9" w:rsidRPr="005B5255" w:rsidRDefault="003072C9" w:rsidP="005B5255">
      <w:r w:rsidRPr="005B5255">
        <w:rPr>
          <w:b/>
          <w:bCs/>
        </w:rPr>
        <w:t>Figure 1</w:t>
      </w:r>
      <w:r w:rsidR="00FD0514" w:rsidRPr="005B5255">
        <w:rPr>
          <w:b/>
          <w:bCs/>
        </w:rPr>
        <w:t>:</w:t>
      </w:r>
      <w:r w:rsidRPr="005B5255">
        <w:rPr>
          <w:b/>
          <w:bCs/>
        </w:rPr>
        <w:t xml:space="preserve"> Limiting injection depth to 1.5 mm using a spacer. </w:t>
      </w:r>
      <w:r w:rsidRPr="005B5255">
        <w:t>(</w:t>
      </w:r>
      <w:r w:rsidRPr="005B5255">
        <w:rPr>
          <w:b/>
          <w:bCs/>
        </w:rPr>
        <w:t>A</w:t>
      </w:r>
      <w:r w:rsidRPr="005B5255">
        <w:t xml:space="preserve">) A 11.2 </w:t>
      </w:r>
      <w:r w:rsidR="00DC20E1" w:rsidRPr="005B5255">
        <w:t>m</w:t>
      </w:r>
      <w:r w:rsidRPr="005B5255">
        <w:t>m segment is cut off a loading pipette using a razor blade. (</w:t>
      </w:r>
      <w:r w:rsidRPr="005B5255">
        <w:rPr>
          <w:b/>
          <w:bCs/>
        </w:rPr>
        <w:t>B</w:t>
      </w:r>
      <w:r w:rsidRPr="005B5255">
        <w:t xml:space="preserve">) The spacer is fitted onto the tip of the Hamilton syringe (total length is 1.27 cm or 0.5 in) and secured with either adhesive or parafilm. The exposed tip should be 1.5 mm in </w:t>
      </w:r>
      <w:r w:rsidR="003B26C9" w:rsidRPr="005B5255">
        <w:t>length</w:t>
      </w:r>
      <w:r w:rsidRPr="005B5255">
        <w:t>.</w:t>
      </w:r>
    </w:p>
    <w:p w14:paraId="4FA08F6E" w14:textId="5DAB546A" w:rsidR="003072C9" w:rsidRPr="005B5255" w:rsidRDefault="003072C9" w:rsidP="005B5255"/>
    <w:p w14:paraId="15BE6C82" w14:textId="22BD36C2" w:rsidR="003072C9" w:rsidRPr="005B5255" w:rsidRDefault="003072C9" w:rsidP="005B5255">
      <w:r w:rsidRPr="005B5255">
        <w:rPr>
          <w:b/>
          <w:bCs/>
        </w:rPr>
        <w:t>Figure 2</w:t>
      </w:r>
      <w:r w:rsidR="0051211A" w:rsidRPr="005B5255">
        <w:rPr>
          <w:b/>
          <w:bCs/>
        </w:rPr>
        <w:t>:</w:t>
      </w:r>
      <w:r w:rsidRPr="005B5255">
        <w:rPr>
          <w:b/>
          <w:bCs/>
        </w:rPr>
        <w:t xml:space="preserve"> </w:t>
      </w:r>
      <w:r w:rsidRPr="005B5255">
        <w:rPr>
          <w:b/>
          <w:bCs/>
          <w:i/>
          <w:iCs/>
        </w:rPr>
        <w:t>In vivo</w:t>
      </w:r>
      <w:r w:rsidRPr="005B5255">
        <w:rPr>
          <w:b/>
          <w:bCs/>
        </w:rPr>
        <w:t xml:space="preserve"> cerebellar electroporation of </w:t>
      </w:r>
      <w:r w:rsidR="00D3624C" w:rsidRPr="005B5255">
        <w:rPr>
          <w:b/>
          <w:bCs/>
        </w:rPr>
        <w:t xml:space="preserve">granule neuron progenitors in </w:t>
      </w:r>
      <w:r w:rsidRPr="005B5255">
        <w:rPr>
          <w:b/>
          <w:bCs/>
        </w:rPr>
        <w:t xml:space="preserve">P7 wildtype mouse pups. </w:t>
      </w:r>
      <w:r w:rsidRPr="005B5255">
        <w:t>(</w:t>
      </w:r>
      <w:r w:rsidRPr="005B5255">
        <w:rPr>
          <w:b/>
          <w:bCs/>
        </w:rPr>
        <w:t>A</w:t>
      </w:r>
      <w:r w:rsidRPr="005B5255">
        <w:t xml:space="preserve">) Pups are kept under </w:t>
      </w:r>
      <w:r w:rsidR="006A4227" w:rsidRPr="005B5255">
        <w:t>i</w:t>
      </w:r>
      <w:r w:rsidRPr="005B5255">
        <w:t xml:space="preserve">soflurane to ensure anesthesia throughout the </w:t>
      </w:r>
      <w:r w:rsidR="006A4227" w:rsidRPr="005B5255">
        <w:t xml:space="preserve">injection of the </w:t>
      </w:r>
      <w:r w:rsidR="00E977DA" w:rsidRPr="005B5255">
        <w:t>DNA solution</w:t>
      </w:r>
      <w:r w:rsidRPr="005B5255">
        <w:t>. Isoflurane is delivered at a rate of 0.8 L/min. (</w:t>
      </w:r>
      <w:r w:rsidRPr="005B5255">
        <w:rPr>
          <w:b/>
          <w:bCs/>
        </w:rPr>
        <w:t>B</w:t>
      </w:r>
      <w:r w:rsidRPr="005B5255">
        <w:t>) After sterilizing the animal with betadine and 70% ethanol, an incision is made that spans the distance of the ears, revealing the hindbrain. (</w:t>
      </w:r>
      <w:r w:rsidRPr="005B5255">
        <w:rPr>
          <w:b/>
          <w:bCs/>
        </w:rPr>
        <w:t>C</w:t>
      </w:r>
      <w:r w:rsidRPr="005B5255">
        <w:t>) A magnified image of a white demarcation on the cranium, a landmark for the injection site. DNA construct should be injected within 1 mm above the mark</w:t>
      </w:r>
      <w:r w:rsidR="00927564" w:rsidRPr="005B5255">
        <w:t xml:space="preserve">; </w:t>
      </w:r>
      <w:r w:rsidRPr="005B5255">
        <w:t>dotted lines outline the demarcation</w:t>
      </w:r>
      <w:r w:rsidR="00927564" w:rsidRPr="005B5255">
        <w:t>,</w:t>
      </w:r>
      <w:r w:rsidRPr="005B5255">
        <w:t xml:space="preserve"> and black arrow denotes </w:t>
      </w:r>
      <w:r w:rsidR="00927564" w:rsidRPr="005B5255">
        <w:t xml:space="preserve">the </w:t>
      </w:r>
      <w:r w:rsidRPr="005B5255">
        <w:t>injection site.</w:t>
      </w:r>
      <w:r w:rsidR="00592617" w:rsidRPr="005B5255">
        <w:t xml:space="preserve"> </w:t>
      </w:r>
      <w:r w:rsidR="00E977DA" w:rsidRPr="005B5255">
        <w:t xml:space="preserve">The ridges of the cerebellar vermis may be visible and can be useful for finding the injection site. </w:t>
      </w:r>
      <w:r w:rsidR="00592617" w:rsidRPr="005B5255">
        <w:t>(</w:t>
      </w:r>
      <w:r w:rsidR="00592617" w:rsidRPr="005B5255">
        <w:rPr>
          <w:b/>
          <w:bCs/>
        </w:rPr>
        <w:t>D</w:t>
      </w:r>
      <w:r w:rsidR="00592617" w:rsidRPr="005B5255">
        <w:t>) Tweezer</w:t>
      </w:r>
      <w:r w:rsidR="00927564" w:rsidRPr="005B5255">
        <w:t>-type elec</w:t>
      </w:r>
      <w:r w:rsidR="00592617" w:rsidRPr="005B5255">
        <w:t xml:space="preserve">trode orientation for efficient electroporation. Plus (+) end must be oriented downwards to pull </w:t>
      </w:r>
      <w:r w:rsidR="000C195B" w:rsidRPr="005B5255">
        <w:t>negatively charged</w:t>
      </w:r>
      <w:r w:rsidR="00592617" w:rsidRPr="005B5255">
        <w:t xml:space="preserve"> DNA into the cerebellar parenchyma prior to administration of electrical pulses.</w:t>
      </w:r>
      <w:r w:rsidRPr="005B5255">
        <w:t xml:space="preserve"> (</w:t>
      </w:r>
      <w:r w:rsidR="00592617" w:rsidRPr="005B5255">
        <w:rPr>
          <w:b/>
          <w:bCs/>
        </w:rPr>
        <w:t>E</w:t>
      </w:r>
      <w:r w:rsidRPr="005B5255">
        <w:t>) Test injection of 1 µL of a 0.02% Fast Green dye shows injection is localized to the middle of the cerebellar vermis between lobules 5</w:t>
      </w:r>
      <w:r w:rsidR="00773F0E" w:rsidRPr="005B5255">
        <w:t>–</w:t>
      </w:r>
      <w:r w:rsidRPr="005B5255">
        <w:t>7.</w:t>
      </w:r>
    </w:p>
    <w:p w14:paraId="10D23E1A" w14:textId="5CD76927" w:rsidR="003072C9" w:rsidRPr="005B5255" w:rsidRDefault="003072C9" w:rsidP="005B5255"/>
    <w:p w14:paraId="6B1F9794" w14:textId="6489C799" w:rsidR="003072C9" w:rsidRPr="005B5255" w:rsidRDefault="003072C9" w:rsidP="005B5255">
      <w:r w:rsidRPr="005B5255">
        <w:rPr>
          <w:b/>
          <w:bCs/>
        </w:rPr>
        <w:t>Figure 3</w:t>
      </w:r>
      <w:r w:rsidR="0051211A" w:rsidRPr="005B5255">
        <w:rPr>
          <w:b/>
          <w:bCs/>
        </w:rPr>
        <w:t>:</w:t>
      </w:r>
      <w:r w:rsidRPr="005B5255">
        <w:rPr>
          <w:b/>
          <w:bCs/>
        </w:rPr>
        <w:t xml:space="preserve"> Immunohistochemical analysis and three-dimensional reconstruction of electroporated granule neurons.</w:t>
      </w:r>
      <w:r w:rsidRPr="005B5255">
        <w:t xml:space="preserve"> P7 </w:t>
      </w:r>
      <w:r w:rsidR="00CF6A80" w:rsidRPr="005B5255">
        <w:t xml:space="preserve">CD-1 </w:t>
      </w:r>
      <w:r w:rsidRPr="005B5255">
        <w:t xml:space="preserve">mice </w:t>
      </w:r>
      <w:r w:rsidR="00797A62" w:rsidRPr="005B5255">
        <w:t>were electroporated</w:t>
      </w:r>
      <w:r w:rsidRPr="005B5255">
        <w:t xml:space="preserve"> with a construct expressing GFP. Brains were collected and subjected to immunohistochemistry, confocal microscopy, and 3D</w:t>
      </w:r>
      <w:r w:rsidR="00E977DA" w:rsidRPr="005B5255">
        <w:t>-</w:t>
      </w:r>
      <w:r w:rsidRPr="005B5255">
        <w:t>reconstruction for morphological analysis. (</w:t>
      </w:r>
      <w:r w:rsidRPr="005B5255">
        <w:rPr>
          <w:b/>
          <w:bCs/>
        </w:rPr>
        <w:t>A</w:t>
      </w:r>
      <w:r w:rsidRPr="005B5255">
        <w:t>) Timeline from electroporation to image processing of a 10-DPI mouse. (</w:t>
      </w:r>
      <w:r w:rsidRPr="005B5255">
        <w:rPr>
          <w:b/>
          <w:bCs/>
        </w:rPr>
        <w:t>B</w:t>
      </w:r>
      <w:r w:rsidRPr="005B5255">
        <w:t>) Maximum projection image of a sagittal cross-section of electroporated cerebellum 10-DPI</w:t>
      </w:r>
      <w:r w:rsidR="00D259E0" w:rsidRPr="005B5255">
        <w:t xml:space="preserve">; </w:t>
      </w:r>
      <w:r w:rsidRPr="005B5255">
        <w:t>white lines demarcate cerebellar layers</w:t>
      </w:r>
      <w:r w:rsidR="00D259E0" w:rsidRPr="005B5255">
        <w:t>,</w:t>
      </w:r>
      <w:r w:rsidRPr="005B5255">
        <w:t xml:space="preserve"> and scale bar is 25 µm. (</w:t>
      </w:r>
      <w:r w:rsidRPr="005B5255">
        <w:rPr>
          <w:b/>
          <w:bCs/>
        </w:rPr>
        <w:t>C</w:t>
      </w:r>
      <w:r w:rsidRPr="005B5255">
        <w:t>) Maximum projection image of a single electroporated granule neuron 10-DPI and the corresponding 3D trace, scale bar is 10 µm. (</w:t>
      </w:r>
      <w:r w:rsidRPr="005B5255">
        <w:rPr>
          <w:b/>
          <w:bCs/>
        </w:rPr>
        <w:t>D</w:t>
      </w:r>
      <w:r w:rsidRPr="005B5255">
        <w:t>) 3D</w:t>
      </w:r>
      <w:r w:rsidR="00E977DA" w:rsidRPr="005B5255">
        <w:t>-</w:t>
      </w:r>
      <w:r w:rsidRPr="005B5255">
        <w:t>reconstructions were generated using the FIJI plugin Simple Neurite Tracer. All measurements were traced through the z-stack, following the cell-fill signal. Shaft and claw measurements were traced separately for every dendrite</w:t>
      </w:r>
      <w:r w:rsidR="00227599" w:rsidRPr="005B5255">
        <w:t>;</w:t>
      </w:r>
      <w:r w:rsidRPr="005B5255">
        <w:t xml:space="preserve"> dotted line denote</w:t>
      </w:r>
      <w:r w:rsidR="00CF6A80" w:rsidRPr="005B5255">
        <w:t>s</w:t>
      </w:r>
      <w:r w:rsidRPr="005B5255">
        <w:t xml:space="preserve"> portion of dendrite within the current plane.</w:t>
      </w:r>
      <w:r w:rsidR="00A8172F" w:rsidRPr="005B5255">
        <w:t xml:space="preserve"> Abbreviations: </w:t>
      </w:r>
      <w:r w:rsidR="00716CA9" w:rsidRPr="005B5255">
        <w:t xml:space="preserve">3D = three-dimensional; GFP = green fluorescent protein; </w:t>
      </w:r>
      <w:r w:rsidR="00D259E0" w:rsidRPr="005B5255">
        <w:t xml:space="preserve">DPI = days post-injection; </w:t>
      </w:r>
      <w:r w:rsidR="00994FD4" w:rsidRPr="005B5255">
        <w:t>PSD-95 = postsynaptic density p</w:t>
      </w:r>
      <w:r w:rsidR="00227599" w:rsidRPr="005B5255">
        <w:t xml:space="preserve">rotein 95; GNPs = </w:t>
      </w:r>
      <w:r w:rsidR="00A33A70" w:rsidRPr="005B5255">
        <w:t>granule neuron progenitors; PFA = paraformaldehyde</w:t>
      </w:r>
      <w:r w:rsidR="00E743B9" w:rsidRPr="005B5255">
        <w:t>.</w:t>
      </w:r>
    </w:p>
    <w:p w14:paraId="4EE9E95D" w14:textId="4FBE6341" w:rsidR="003072C9" w:rsidRPr="005B5255" w:rsidRDefault="003072C9" w:rsidP="005B5255"/>
    <w:p w14:paraId="350054CA" w14:textId="73363441" w:rsidR="003072C9" w:rsidRPr="005B5255" w:rsidRDefault="003072C9" w:rsidP="005B5255">
      <w:r w:rsidRPr="005B5255">
        <w:rPr>
          <w:b/>
          <w:bCs/>
        </w:rPr>
        <w:t>Figure 4</w:t>
      </w:r>
      <w:r w:rsidR="00E743B9" w:rsidRPr="005B5255">
        <w:rPr>
          <w:b/>
          <w:bCs/>
        </w:rPr>
        <w:t>:</w:t>
      </w:r>
      <w:r w:rsidRPr="005B5255">
        <w:rPr>
          <w:b/>
          <w:bCs/>
        </w:rPr>
        <w:t xml:space="preserve"> Analysis of granule neuron morphology during cerebellar development. </w:t>
      </w:r>
      <w:r w:rsidRPr="005B5255">
        <w:t>(</w:t>
      </w:r>
      <w:r w:rsidRPr="005B5255">
        <w:rPr>
          <w:b/>
          <w:bCs/>
        </w:rPr>
        <w:t>A</w:t>
      </w:r>
      <w:r w:rsidRPr="005B5255">
        <w:t>) Maximum projection images of electroporated CGNs from 3-DPI to 14-DPI (postnatal age P10 to P21), nuclei (blue)</w:t>
      </w:r>
      <w:r w:rsidR="007806EB" w:rsidRPr="005B5255">
        <w:t xml:space="preserve"> and </w:t>
      </w:r>
      <w:r w:rsidRPr="005B5255">
        <w:t>GFP (green)</w:t>
      </w:r>
      <w:r w:rsidR="002F0C93" w:rsidRPr="005B5255">
        <w:t>;</w:t>
      </w:r>
      <w:r w:rsidR="007806EB" w:rsidRPr="005B5255">
        <w:t xml:space="preserve"> </w:t>
      </w:r>
      <w:r w:rsidRPr="005B5255">
        <w:t>arrowheads indicate individual dendrite</w:t>
      </w:r>
      <w:r w:rsidR="002F0C93" w:rsidRPr="005B5255">
        <w:t>,</w:t>
      </w:r>
      <w:r w:rsidRPr="005B5255">
        <w:t xml:space="preserve"> and scale bar is 10 µm. (</w:t>
      </w:r>
      <w:r w:rsidRPr="005B5255">
        <w:rPr>
          <w:b/>
          <w:bCs/>
        </w:rPr>
        <w:t>B</w:t>
      </w:r>
      <w:r w:rsidRPr="005B5255">
        <w:t>) Average number of dendrites. (</w:t>
      </w:r>
      <w:r w:rsidRPr="005B5255">
        <w:rPr>
          <w:b/>
          <w:bCs/>
        </w:rPr>
        <w:t>C</w:t>
      </w:r>
      <w:r w:rsidRPr="005B5255">
        <w:t xml:space="preserve">) </w:t>
      </w:r>
      <w:r w:rsidR="00797A62" w:rsidRPr="005B5255">
        <w:t>Average dendrite length</w:t>
      </w:r>
      <w:r w:rsidRPr="005B5255">
        <w:t xml:space="preserve"> measured from the base of the soma </w:t>
      </w:r>
      <w:r w:rsidRPr="005B5255">
        <w:lastRenderedPageBreak/>
        <w:t>to the tip of the dendrite. (</w:t>
      </w:r>
      <w:r w:rsidRPr="005B5255">
        <w:rPr>
          <w:b/>
          <w:bCs/>
        </w:rPr>
        <w:t>D</w:t>
      </w:r>
      <w:r w:rsidRPr="005B5255">
        <w:t>) Fraction of dendrites that contain a claw</w:t>
      </w:r>
      <w:r w:rsidR="00290C72" w:rsidRPr="005B5255">
        <w:t>;</w:t>
      </w:r>
      <w:r w:rsidRPr="005B5255">
        <w:t xml:space="preserve"> a value of 1.00 is 100%</w:t>
      </w:r>
      <w:r w:rsidR="00290C72" w:rsidRPr="005B5255">
        <w:t>, i.e.,</w:t>
      </w:r>
      <w:r w:rsidRPr="005B5255">
        <w:rPr>
          <w:i/>
          <w:iCs/>
        </w:rPr>
        <w:t xml:space="preserve"> </w:t>
      </w:r>
      <w:r w:rsidRPr="005B5255">
        <w:t>all dendrites have claw. (</w:t>
      </w:r>
      <w:r w:rsidRPr="005B5255">
        <w:rPr>
          <w:b/>
          <w:bCs/>
        </w:rPr>
        <w:t>E</w:t>
      </w:r>
      <w:r w:rsidRPr="005B5255">
        <w:t>) Total length of dendritic claw. N &gt; 30 cells per condition, collected from at least 4 animals per condition</w:t>
      </w:r>
      <w:r w:rsidR="00290C72" w:rsidRPr="005B5255">
        <w:t>;</w:t>
      </w:r>
      <w:r w:rsidRPr="005B5255">
        <w:t xml:space="preserve"> all measurements were analyzed by one-way ANOVA and either a Dunnett’s multiple comparison test (</w:t>
      </w:r>
      <w:r w:rsidRPr="005B5255">
        <w:rPr>
          <w:b/>
          <w:bCs/>
        </w:rPr>
        <w:t>B,</w:t>
      </w:r>
      <w:r w:rsidR="008A1DB6" w:rsidRPr="005B5255">
        <w:rPr>
          <w:b/>
          <w:bCs/>
        </w:rPr>
        <w:t xml:space="preserve"> </w:t>
      </w:r>
      <w:r w:rsidRPr="005B5255">
        <w:rPr>
          <w:b/>
          <w:bCs/>
        </w:rPr>
        <w:t>C</w:t>
      </w:r>
      <w:r w:rsidRPr="005B5255">
        <w:t xml:space="preserve">, and </w:t>
      </w:r>
      <w:r w:rsidRPr="005B5255">
        <w:rPr>
          <w:b/>
          <w:bCs/>
        </w:rPr>
        <w:t>D</w:t>
      </w:r>
      <w:r w:rsidRPr="005B5255">
        <w:t>) or a Tukey’s multiple comparison test (</w:t>
      </w:r>
      <w:r w:rsidRPr="005B5255">
        <w:rPr>
          <w:b/>
          <w:bCs/>
        </w:rPr>
        <w:t>E</w:t>
      </w:r>
      <w:r w:rsidRPr="005B5255">
        <w:t>), **** denotes significance with p &lt;0.0001 across time</w:t>
      </w:r>
      <w:r w:rsidR="00AD6809" w:rsidRPr="005B5255">
        <w:t>;</w:t>
      </w:r>
      <w:r w:rsidRPr="005B5255">
        <w:t xml:space="preserve"> errors bars are S.E.M.</w:t>
      </w:r>
      <w:r w:rsidR="00F31EA4" w:rsidRPr="005B5255">
        <w:t xml:space="preserve"> Abbreviations: GFP = green fluorescent protein; DPI = days post-injection; PSD-95 = postsynaptic density protein 95; CGNs = cerebellar granule neuron</w:t>
      </w:r>
      <w:r w:rsidR="005F2CB3" w:rsidRPr="005B5255">
        <w:t>s</w:t>
      </w:r>
      <w:r w:rsidR="00E67D4C" w:rsidRPr="005B5255">
        <w:t>; ANOVA = analysis of variance; S.E.M. = standard error of the mean</w:t>
      </w:r>
      <w:r w:rsidR="00F31EA4" w:rsidRPr="005B5255">
        <w:t>.</w:t>
      </w:r>
    </w:p>
    <w:p w14:paraId="55F29F89" w14:textId="315DEF54" w:rsidR="003072C9" w:rsidRPr="005B5255" w:rsidRDefault="003072C9" w:rsidP="005B5255"/>
    <w:p w14:paraId="7BB33DE2" w14:textId="53E03972" w:rsidR="003072C9" w:rsidRPr="005B5255" w:rsidRDefault="003072C9" w:rsidP="005B5255">
      <w:r w:rsidRPr="005B5255">
        <w:rPr>
          <w:b/>
          <w:bCs/>
        </w:rPr>
        <w:t>Figure 5</w:t>
      </w:r>
      <w:r w:rsidR="000A1358" w:rsidRPr="005B5255">
        <w:rPr>
          <w:b/>
          <w:bCs/>
        </w:rPr>
        <w:t>:</w:t>
      </w:r>
      <w:r w:rsidRPr="005B5255">
        <w:rPr>
          <w:b/>
          <w:bCs/>
        </w:rPr>
        <w:t xml:space="preserve"> Analysis of granule neuron size during cerebellar development. </w:t>
      </w:r>
      <w:r w:rsidRPr="005B5255">
        <w:t>Electroporated CGNs were reconstructed in Imaris to determine cellular size. (</w:t>
      </w:r>
      <w:r w:rsidRPr="005B5255">
        <w:rPr>
          <w:b/>
          <w:bCs/>
        </w:rPr>
        <w:t>A</w:t>
      </w:r>
      <w:r w:rsidR="000A1358" w:rsidRPr="005B5255">
        <w:rPr>
          <w:b/>
          <w:bCs/>
        </w:rPr>
        <w:t>–</w:t>
      </w:r>
      <w:r w:rsidRPr="005B5255">
        <w:rPr>
          <w:b/>
          <w:bCs/>
        </w:rPr>
        <w:t>B</w:t>
      </w:r>
      <w:r w:rsidRPr="005B5255">
        <w:t>) Surface area and volumetric analysis of granule neurons</w:t>
      </w:r>
      <w:r w:rsidR="003802CF" w:rsidRPr="005B5255">
        <w:t xml:space="preserve"> (</w:t>
      </w:r>
      <w:r w:rsidR="008513E0" w:rsidRPr="005B5255">
        <w:rPr>
          <w:i/>
          <w:iCs/>
        </w:rPr>
        <w:t>i.e.</w:t>
      </w:r>
      <w:r w:rsidR="008513E0" w:rsidRPr="005B5255">
        <w:t>,</w:t>
      </w:r>
      <w:r w:rsidR="003802CF" w:rsidRPr="005B5255">
        <w:t xml:space="preserve"> cell soma and dendrites)</w:t>
      </w:r>
      <w:r w:rsidRPr="005B5255">
        <w:t xml:space="preserve"> during cerebellar development. N &gt; 30 cells per condition, collected from at least 4 animals per condition</w:t>
      </w:r>
      <w:r w:rsidR="00FA0583" w:rsidRPr="005B5255">
        <w:t>. A</w:t>
      </w:r>
      <w:r w:rsidRPr="005B5255">
        <w:t>ll measurements were analyzed by one-way ANOVA and a Dunnett’s multiple comparison test, ** denotes significance with p &lt;0.005</w:t>
      </w:r>
      <w:r w:rsidR="00FA0583" w:rsidRPr="005B5255">
        <w:t>;</w:t>
      </w:r>
      <w:r w:rsidRPr="005B5255">
        <w:t xml:space="preserve"> errors bars are S.E.M.</w:t>
      </w:r>
      <w:r w:rsidR="00AD6809" w:rsidRPr="005B5255">
        <w:t xml:space="preserve"> Abbreviations: DPI = days post-injection; CGNs = cerebellar granule neurons; ANOVA = analysis of variance; S.E.M. = standard error of the mean.</w:t>
      </w:r>
    </w:p>
    <w:p w14:paraId="74E7C20E" w14:textId="33BDAEA0" w:rsidR="004D45ED" w:rsidRPr="005B5255" w:rsidRDefault="004D45ED" w:rsidP="005B5255"/>
    <w:p w14:paraId="7A0C8293" w14:textId="706DEA53" w:rsidR="004D45ED" w:rsidRPr="005B5255" w:rsidRDefault="00A616B7" w:rsidP="005B5255">
      <w:pPr>
        <w:rPr>
          <w:b/>
        </w:rPr>
      </w:pPr>
      <w:r w:rsidRPr="005B5255">
        <w:rPr>
          <w:b/>
        </w:rPr>
        <w:t>DISCUSSION:</w:t>
      </w:r>
    </w:p>
    <w:p w14:paraId="35427D85" w14:textId="43C35EA6" w:rsidR="00DB2BB2" w:rsidRPr="005B5255" w:rsidRDefault="004E2574" w:rsidP="005B5255">
      <w:pPr>
        <w:rPr>
          <w:highlight w:val="yellow"/>
        </w:rPr>
      </w:pPr>
      <w:r w:rsidRPr="005B5255">
        <w:t>Cerebellar g</w:t>
      </w:r>
      <w:r w:rsidR="005311A5" w:rsidRPr="005B5255">
        <w:t xml:space="preserve">ranule neurons are the most </w:t>
      </w:r>
      <w:r w:rsidRPr="005B5255">
        <w:t xml:space="preserve">abundant neurons in the mammalian brain, making up almost </w:t>
      </w:r>
      <w:r w:rsidR="00FF1C29" w:rsidRPr="005B5255">
        <w:t>6</w:t>
      </w:r>
      <w:r w:rsidRPr="005B5255">
        <w:t>0</w:t>
      </w:r>
      <w:r w:rsidR="0059272B" w:rsidRPr="005B5255">
        <w:t>–</w:t>
      </w:r>
      <w:r w:rsidR="00FF1C29" w:rsidRPr="005B5255">
        <w:t>70%</w:t>
      </w:r>
      <w:r w:rsidRPr="005B5255">
        <w:t xml:space="preserve"> of the total neuron population</w:t>
      </w:r>
      <w:r w:rsidR="00FF1C29" w:rsidRPr="005B5255">
        <w:t xml:space="preserve"> in the rodent brain</w:t>
      </w:r>
      <w:r w:rsidR="00237C20" w:rsidRPr="005B5255">
        <w:fldChar w:fldCharType="begin">
          <w:fldData xml:space="preserve">PEVuZE5vdGU+PENpdGU+PEF1dGhvcj5BbHRtYW48L0F1dGhvcj48WWVhcj4xOTk3PC9ZZWFyPjxJ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</w:fldData>
        </w:fldChar>
      </w:r>
      <w:r w:rsidR="00FF1C29" w:rsidRPr="005B5255">
        <w:instrText xml:space="preserve"> ADDIN EN.CITE </w:instrText>
      </w:r>
      <w:r w:rsidR="00FF1C29" w:rsidRPr="005B5255">
        <w:fldChar w:fldCharType="begin">
          <w:fldData xml:space="preserve">PEVuZE5vdGU+PENpdGU+PEF1dGhvcj5BbHRtYW48L0F1dGhvcj48WWVhcj4xOTk3PC9ZZWFyPjxJ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</w:fldData>
        </w:fldChar>
      </w:r>
      <w:r w:rsidR="00FF1C29" w:rsidRPr="005B5255">
        <w:instrText xml:space="preserve"> ADDIN EN.CITE.DATA </w:instrText>
      </w:r>
      <w:r w:rsidR="00FF1C29" w:rsidRPr="005B5255">
        <w:fldChar w:fldCharType="end"/>
      </w:r>
      <w:r w:rsidR="00237C20" w:rsidRPr="005B5255">
        <w:fldChar w:fldCharType="separate"/>
      </w:r>
      <w:r w:rsidR="00FF1C29" w:rsidRPr="005B5255">
        <w:rPr>
          <w:noProof/>
          <w:vertAlign w:val="superscript"/>
        </w:rPr>
        <w:t>1,14</w:t>
      </w:r>
      <w:r w:rsidR="00237C20" w:rsidRPr="005B5255">
        <w:fldChar w:fldCharType="end"/>
      </w:r>
      <w:r w:rsidRPr="005B5255">
        <w:t xml:space="preserve">. </w:t>
      </w:r>
      <w:r w:rsidR="004A7C50" w:rsidRPr="005B5255">
        <w:t xml:space="preserve">The cerebellum </w:t>
      </w:r>
      <w:r w:rsidRPr="005B5255">
        <w:t>has been extensively utilized to elucidate mechanisms of cellular proliferation, migration, dendrite formation, and synapse development</w:t>
      </w:r>
      <w:r w:rsidR="00FA0758" w:rsidRPr="005B5255">
        <w:fldChar w:fldCharType="begin">
          <w:fldData xml:space="preserve">PEVuZE5vdGU+PENpdGU+PEF1dGhvcj5XaWxzb248L0F1dGhvcj48WWVhcj4yMDEwPC9ZZWFyPjxJ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</w:fldData>
        </w:fldChar>
      </w:r>
      <w:r w:rsidR="00FF1C29" w:rsidRPr="005B5255">
        <w:instrText xml:space="preserve"> ADDIN EN.CITE </w:instrText>
      </w:r>
      <w:r w:rsidR="00FF1C29" w:rsidRPr="005B5255">
        <w:fldChar w:fldCharType="begin">
          <w:fldData xml:space="preserve">PEVuZE5vdGU+PENpdGU+PEF1dGhvcj5XaWxzb248L0F1dGhvcj48WWVhcj4yMDEwPC9ZZWFyPjxJ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</w:fldData>
        </w:fldChar>
      </w:r>
      <w:r w:rsidR="00FF1C29" w:rsidRPr="005B5255">
        <w:instrText xml:space="preserve"> ADDIN EN.CITE.DATA </w:instrText>
      </w:r>
      <w:r w:rsidR="00FF1C29" w:rsidRPr="005B5255">
        <w:fldChar w:fldCharType="end"/>
      </w:r>
      <w:r w:rsidR="00FA0758" w:rsidRPr="005B5255">
        <w:fldChar w:fldCharType="separate"/>
      </w:r>
      <w:r w:rsidR="00FF1C29" w:rsidRPr="005B5255">
        <w:rPr>
          <w:noProof/>
          <w:vertAlign w:val="superscript"/>
        </w:rPr>
        <w:t>6,9-11,15-20</w:t>
      </w:r>
      <w:r w:rsidR="00FA0758" w:rsidRPr="005B5255">
        <w:fldChar w:fldCharType="end"/>
      </w:r>
      <w:r w:rsidRPr="005B5255">
        <w:t xml:space="preserve">. </w:t>
      </w:r>
      <w:r w:rsidR="00330E66" w:rsidRPr="005B5255">
        <w:t>Moreover, d</w:t>
      </w:r>
      <w:r w:rsidR="008F462A" w:rsidRPr="005B5255">
        <w:t>ecades of e</w:t>
      </w:r>
      <w:r w:rsidR="005D7AEB" w:rsidRPr="005B5255">
        <w:t>lectrophysiological</w:t>
      </w:r>
      <w:r w:rsidRPr="005B5255">
        <w:t xml:space="preserve"> </w:t>
      </w:r>
      <w:r w:rsidR="008F462A" w:rsidRPr="005B5255">
        <w:t>studies</w:t>
      </w:r>
      <w:r w:rsidRPr="005B5255">
        <w:t xml:space="preserve"> </w:t>
      </w:r>
      <w:r w:rsidR="008F462A" w:rsidRPr="005B5255">
        <w:t xml:space="preserve">have helped to establish </w:t>
      </w:r>
      <w:r w:rsidR="00330E66" w:rsidRPr="005B5255">
        <w:t>the</w:t>
      </w:r>
      <w:r w:rsidR="008F462A" w:rsidRPr="005B5255">
        <w:t xml:space="preserve"> role</w:t>
      </w:r>
      <w:r w:rsidR="00330E66" w:rsidRPr="005B5255">
        <w:t xml:space="preserve"> of granule neurons</w:t>
      </w:r>
      <w:r w:rsidR="008F462A" w:rsidRPr="005B5255">
        <w:t xml:space="preserve"> in long-term cerebellar plasticity</w:t>
      </w:r>
      <w:r w:rsidR="00330E66" w:rsidRPr="005B5255">
        <w:t>, which underlies the circuit’s involvement in learned motor behavior</w:t>
      </w:r>
      <w:r w:rsidR="007D010D" w:rsidRPr="005B5255">
        <w:t>s</w:t>
      </w:r>
      <w:r w:rsidR="00237C20" w:rsidRPr="005B5255">
        <w:fldChar w:fldCharType="begin">
          <w:fldData xml:space="preserve">PEVuZE5vdGU+PENpdGU+PEF1dGhvcj5JdG88L0F1dGhvcj48WWVhcj4xOTkzPC9ZZWFyPjxJRFRl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</w:fldData>
        </w:fldChar>
      </w:r>
      <w:r w:rsidR="00FF1C29" w:rsidRPr="005B5255">
        <w:instrText xml:space="preserve"> ADDIN EN.CITE </w:instrText>
      </w:r>
      <w:r w:rsidR="00FF1C29" w:rsidRPr="005B5255">
        <w:fldChar w:fldCharType="begin">
          <w:fldData xml:space="preserve">PEVuZE5vdGU+PENpdGU+PEF1dGhvcj5JdG88L0F1dGhvcj48WWVhcj4xOTkzPC9ZZWFyPjxJRFRl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</w:fldData>
        </w:fldChar>
      </w:r>
      <w:r w:rsidR="00FF1C29" w:rsidRPr="005B5255">
        <w:instrText xml:space="preserve"> ADDIN EN.CITE.DATA </w:instrText>
      </w:r>
      <w:r w:rsidR="00FF1C29" w:rsidRPr="005B5255">
        <w:fldChar w:fldCharType="end"/>
      </w:r>
      <w:r w:rsidR="00237C20" w:rsidRPr="005B5255">
        <w:fldChar w:fldCharType="separate"/>
      </w:r>
      <w:r w:rsidR="00FF1C29" w:rsidRPr="005B5255">
        <w:rPr>
          <w:noProof/>
          <w:vertAlign w:val="superscript"/>
        </w:rPr>
        <w:t>21-23</w:t>
      </w:r>
      <w:r w:rsidR="00237C20" w:rsidRPr="005B5255">
        <w:fldChar w:fldCharType="end"/>
      </w:r>
      <w:r w:rsidR="00330E66" w:rsidRPr="005B5255">
        <w:t xml:space="preserve">. </w:t>
      </w:r>
      <w:r w:rsidR="00A8714A" w:rsidRPr="005B5255">
        <w:t>Thus,</w:t>
      </w:r>
      <w:r w:rsidR="00446C12" w:rsidRPr="005B5255">
        <w:t xml:space="preserve"> </w:t>
      </w:r>
      <w:r w:rsidR="00330E66" w:rsidRPr="005B5255">
        <w:t xml:space="preserve">granule neurons are an excellent model system to interrogate key questions regarding </w:t>
      </w:r>
      <w:r w:rsidR="004B2266" w:rsidRPr="005B5255">
        <w:t>synapse and circuit development</w:t>
      </w:r>
      <w:r w:rsidR="00330E66" w:rsidRPr="005B5255">
        <w:t xml:space="preserve">. </w:t>
      </w:r>
    </w:p>
    <w:p w14:paraId="25F01DE5" w14:textId="0DFC8CB3" w:rsidR="00A8714A" w:rsidRPr="005B5255" w:rsidRDefault="00A8714A" w:rsidP="005B5255"/>
    <w:p w14:paraId="7F93079D" w14:textId="478A05F2" w:rsidR="00F37276" w:rsidRPr="005B5255" w:rsidRDefault="00E85314" w:rsidP="005B5255">
      <w:r w:rsidRPr="005B5255">
        <w:t>The goal of this study is to</w:t>
      </w:r>
      <w:r w:rsidR="00FA0758" w:rsidRPr="005B5255">
        <w:t xml:space="preserve"> highlight </w:t>
      </w:r>
      <w:r w:rsidR="004407D8" w:rsidRPr="005B5255">
        <w:t xml:space="preserve">a technique that takes advantage of the cerebellum </w:t>
      </w:r>
      <w:r w:rsidR="00446C12" w:rsidRPr="005B5255">
        <w:t>to track the morphology of</w:t>
      </w:r>
      <w:r w:rsidR="004407D8" w:rsidRPr="005B5255">
        <w:t xml:space="preserve"> a single neuron type </w:t>
      </w:r>
      <w:r w:rsidR="004407D8" w:rsidRPr="005B5255">
        <w:rPr>
          <w:i/>
          <w:iCs/>
        </w:rPr>
        <w:t>in vivo</w:t>
      </w:r>
      <w:r w:rsidR="004407D8" w:rsidRPr="005B5255">
        <w:t xml:space="preserve">. </w:t>
      </w:r>
      <w:r w:rsidR="005B7784" w:rsidRPr="005B5255">
        <w:t>Electroporation of the cerebellum targets dividing cells</w:t>
      </w:r>
      <w:r w:rsidR="00B35A94" w:rsidRPr="005B5255">
        <w:t>;</w:t>
      </w:r>
      <w:r w:rsidR="002F6A10" w:rsidRPr="005B5255">
        <w:t xml:space="preserve"> thus</w:t>
      </w:r>
      <w:r w:rsidR="00B35A94" w:rsidRPr="005B5255">
        <w:t>,</w:t>
      </w:r>
      <w:r w:rsidR="002F6A10" w:rsidRPr="005B5255">
        <w:t xml:space="preserve"> it is technically capable of</w:t>
      </w:r>
      <w:r w:rsidR="005B7784" w:rsidRPr="005B5255">
        <w:t xml:space="preserve"> label</w:t>
      </w:r>
      <w:r w:rsidR="004A7C50" w:rsidRPr="005B5255">
        <w:t>ing</w:t>
      </w:r>
      <w:r w:rsidR="005B7784" w:rsidRPr="005B5255">
        <w:t xml:space="preserve"> </w:t>
      </w:r>
      <w:r w:rsidR="002F6A10" w:rsidRPr="005B5255">
        <w:t xml:space="preserve">both </w:t>
      </w:r>
      <w:r w:rsidR="005B7784" w:rsidRPr="005B5255">
        <w:t>granule neuron progenitors and glial cells</w:t>
      </w:r>
      <w:r w:rsidR="002F6A10" w:rsidRPr="005B5255">
        <w:t xml:space="preserve">, </w:t>
      </w:r>
      <w:r w:rsidR="00B35A94" w:rsidRPr="005B5255">
        <w:t>al</w:t>
      </w:r>
      <w:r w:rsidR="002F6A10" w:rsidRPr="005B5255">
        <w:t>though because granule neuron progenitors are so numerous, the electroporated population is largely neuronal even without the need for cell-type specific promoters</w:t>
      </w:r>
      <w:r w:rsidR="004A7C50" w:rsidRPr="005B5255">
        <w:t xml:space="preserve">. </w:t>
      </w:r>
      <w:r w:rsidR="00F37276" w:rsidRPr="005B5255">
        <w:t>Additionally, this technique can be</w:t>
      </w:r>
      <w:r w:rsidR="005B7784" w:rsidRPr="005B5255">
        <w:t xml:space="preserve"> adapted to genetically manipulate genes </w:t>
      </w:r>
      <w:r w:rsidR="005B7784" w:rsidRPr="005B5255">
        <w:rPr>
          <w:i/>
          <w:iCs/>
        </w:rPr>
        <w:t>in vivo</w:t>
      </w:r>
      <w:r w:rsidR="005B7784" w:rsidRPr="005B5255">
        <w:t xml:space="preserve"> to study their roles in CGN </w:t>
      </w:r>
      <w:r w:rsidRPr="005B5255">
        <w:t>development</w:t>
      </w:r>
      <w:r w:rsidR="005B7784" w:rsidRPr="005B5255">
        <w:t>.</w:t>
      </w:r>
      <w:r w:rsidR="002661C3" w:rsidRPr="005B5255">
        <w:t xml:space="preserve"> </w:t>
      </w:r>
      <w:r w:rsidR="000B5BBA" w:rsidRPr="005B5255">
        <w:t xml:space="preserve">This can be achieved by </w:t>
      </w:r>
      <w:r w:rsidR="00CF6170" w:rsidRPr="005B5255">
        <w:t>transfection</w:t>
      </w:r>
      <w:r w:rsidR="000B5BBA" w:rsidRPr="005B5255">
        <w:t xml:space="preserve"> of </w:t>
      </w:r>
      <w:r w:rsidR="00CF6170" w:rsidRPr="005B5255">
        <w:t xml:space="preserve">a </w:t>
      </w:r>
      <w:r w:rsidR="000B5BBA" w:rsidRPr="005B5255">
        <w:t>plasmid expressing either short</w:t>
      </w:r>
      <w:r w:rsidR="00B35A94" w:rsidRPr="005B5255">
        <w:t>-</w:t>
      </w:r>
      <w:r w:rsidR="000B5BBA" w:rsidRPr="005B5255">
        <w:t>hairpin or small</w:t>
      </w:r>
      <w:r w:rsidR="00B35A94" w:rsidRPr="005B5255">
        <w:t>-</w:t>
      </w:r>
      <w:r w:rsidR="000B5BBA" w:rsidRPr="005B5255">
        <w:t>interfering RNAs to knock</w:t>
      </w:r>
      <w:r w:rsidR="00B35A94" w:rsidRPr="005B5255">
        <w:t xml:space="preserve"> </w:t>
      </w:r>
      <w:r w:rsidR="000B5BBA" w:rsidRPr="005B5255">
        <w:t>down genes or a plasmid expressing Cre recombinase</w:t>
      </w:r>
      <w:r w:rsidR="00E202F6" w:rsidRPr="005B5255">
        <w:t xml:space="preserve"> into </w:t>
      </w:r>
      <w:r w:rsidR="009A4C95" w:rsidRPr="005B5255">
        <w:t xml:space="preserve">a </w:t>
      </w:r>
      <w:r w:rsidR="00E202F6" w:rsidRPr="005B5255">
        <w:t>transgenic mouse strain</w:t>
      </w:r>
      <w:r w:rsidR="000B5BBA" w:rsidRPr="005B5255">
        <w:t xml:space="preserve"> </w:t>
      </w:r>
      <w:r w:rsidR="008761B0" w:rsidRPr="005B5255">
        <w:t>to excise regions flanked by LoxP sites and knock</w:t>
      </w:r>
      <w:r w:rsidR="009A4C95" w:rsidRPr="005B5255">
        <w:t xml:space="preserve"> </w:t>
      </w:r>
      <w:r w:rsidR="008761B0" w:rsidRPr="005B5255">
        <w:t>out the intended gene of interest</w:t>
      </w:r>
      <w:r w:rsidR="008761B0" w:rsidRPr="005B5255">
        <w:fldChar w:fldCharType="begin">
          <w:fldData xml:space="preserve">PEVuZE5vdGU+PENpdGU+PEF1dGhvcj5DaGFuZzwvQXV0aG9yPjxZZWFyPjIwMTk8L1llYXI+PElE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</w:fldData>
        </w:fldChar>
      </w:r>
      <w:r w:rsidR="00FF1C29" w:rsidRPr="005B5255">
        <w:instrText xml:space="preserve"> ADDIN EN.CITE </w:instrText>
      </w:r>
      <w:r w:rsidR="00FF1C29" w:rsidRPr="005B5255">
        <w:fldChar w:fldCharType="begin">
          <w:fldData xml:space="preserve">PEVuZE5vdGU+PENpdGU+PEF1dGhvcj5DaGFuZzwvQXV0aG9yPjxZZWFyPjIwMTk8L1llYXI+PElE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</w:fldData>
        </w:fldChar>
      </w:r>
      <w:r w:rsidR="00FF1C29" w:rsidRPr="005B5255">
        <w:instrText xml:space="preserve"> ADDIN EN.CITE.DATA </w:instrText>
      </w:r>
      <w:r w:rsidR="00FF1C29" w:rsidRPr="005B5255">
        <w:fldChar w:fldCharType="end"/>
      </w:r>
      <w:r w:rsidR="008761B0" w:rsidRPr="005B5255">
        <w:fldChar w:fldCharType="separate"/>
      </w:r>
      <w:r w:rsidR="00FF1C29" w:rsidRPr="005B5255">
        <w:rPr>
          <w:noProof/>
          <w:vertAlign w:val="superscript"/>
        </w:rPr>
        <w:t>10,24</w:t>
      </w:r>
      <w:r w:rsidR="008761B0" w:rsidRPr="005B5255">
        <w:fldChar w:fldCharType="end"/>
      </w:r>
      <w:r w:rsidR="008761B0" w:rsidRPr="005B5255">
        <w:t>.</w:t>
      </w:r>
    </w:p>
    <w:p w14:paraId="2B23B12F" w14:textId="77777777" w:rsidR="008761B0" w:rsidRPr="005B5255" w:rsidRDefault="008761B0" w:rsidP="005B5255"/>
    <w:p w14:paraId="7A817481" w14:textId="722CEA3F" w:rsidR="00A8714A" w:rsidRPr="005B5255" w:rsidRDefault="002F6A10" w:rsidP="005B5255">
      <w:r w:rsidRPr="005B5255">
        <w:t>E</w:t>
      </w:r>
      <w:r w:rsidR="00975322" w:rsidRPr="005B5255">
        <w:t xml:space="preserve">lectroporation </w:t>
      </w:r>
      <w:r w:rsidR="00333263" w:rsidRPr="005B5255">
        <w:t xml:space="preserve">has both strengths and weaknesses for genetic studies. It </w:t>
      </w:r>
      <w:r w:rsidR="00975322" w:rsidRPr="005B5255">
        <w:t xml:space="preserve">offers a </w:t>
      </w:r>
      <w:r w:rsidRPr="005B5255">
        <w:t xml:space="preserve">faster </w:t>
      </w:r>
      <w:r w:rsidR="00E85314" w:rsidRPr="005B5255">
        <w:t xml:space="preserve">method to manipulate genes </w:t>
      </w:r>
      <w:r w:rsidRPr="005B5255">
        <w:t xml:space="preserve">compared </w:t>
      </w:r>
      <w:r w:rsidR="00A057B2" w:rsidRPr="005B5255">
        <w:t>to</w:t>
      </w:r>
      <w:r w:rsidRPr="005B5255">
        <w:t xml:space="preserve"> </w:t>
      </w:r>
      <w:r w:rsidR="00E85314" w:rsidRPr="005B5255">
        <w:t xml:space="preserve">traditional transgenic </w:t>
      </w:r>
      <w:r w:rsidR="009551F9" w:rsidRPr="005B5255">
        <w:t>strategies</w:t>
      </w:r>
      <w:r w:rsidR="00E85314" w:rsidRPr="005B5255">
        <w:t xml:space="preserve">, </w:t>
      </w:r>
      <w:r w:rsidR="00A0621C" w:rsidRPr="005B5255">
        <w:t>al</w:t>
      </w:r>
      <w:r w:rsidRPr="005B5255">
        <w:t>though the spareness of the electroporation limits its utility for behavioral studies, which require large numbers of genetically modified cells to see effects</w:t>
      </w:r>
      <w:r w:rsidR="00E85314" w:rsidRPr="005B5255">
        <w:t>.</w:t>
      </w:r>
      <w:r w:rsidR="00E90756" w:rsidRPr="005B5255">
        <w:t xml:space="preserve"> </w:t>
      </w:r>
      <w:r w:rsidRPr="005B5255">
        <w:t xml:space="preserve">A second </w:t>
      </w:r>
      <w:r w:rsidR="009551F9" w:rsidRPr="005B5255">
        <w:t xml:space="preserve">limitation is that it </w:t>
      </w:r>
      <w:r w:rsidR="00E90756" w:rsidRPr="005B5255">
        <w:t>only reliably targets granule neurons between lobules 5 and 7</w:t>
      </w:r>
      <w:r w:rsidR="001B6AB6" w:rsidRPr="005B5255">
        <w:t>,</w:t>
      </w:r>
      <w:r w:rsidR="009551F9" w:rsidRPr="005B5255">
        <w:t xml:space="preserve"> and this is due</w:t>
      </w:r>
      <w:r w:rsidR="00FF1C29" w:rsidRPr="005B5255">
        <w:t>,</w:t>
      </w:r>
      <w:r w:rsidR="009551F9" w:rsidRPr="005B5255">
        <w:t xml:space="preserve"> in part</w:t>
      </w:r>
      <w:r w:rsidR="00FF1C29" w:rsidRPr="005B5255">
        <w:t>,</w:t>
      </w:r>
      <w:r w:rsidR="009551F9" w:rsidRPr="005B5255">
        <w:t xml:space="preserve"> to how the cerebellum is oriented at the site of injection. </w:t>
      </w:r>
      <w:r w:rsidR="00822C15" w:rsidRPr="005B5255">
        <w:t>However</w:t>
      </w:r>
      <w:r w:rsidR="00A057B2" w:rsidRPr="005B5255">
        <w:t>,</w:t>
      </w:r>
      <w:r w:rsidR="00822C15" w:rsidRPr="005B5255">
        <w:t xml:space="preserve"> </w:t>
      </w:r>
      <w:r w:rsidRPr="005B5255">
        <w:t>within the electroporated region</w:t>
      </w:r>
      <w:r w:rsidR="00A057B2" w:rsidRPr="005B5255">
        <w:t>,</w:t>
      </w:r>
      <w:r w:rsidRPr="005B5255">
        <w:t xml:space="preserve"> </w:t>
      </w:r>
      <w:r w:rsidR="00333263" w:rsidRPr="005B5255">
        <w:t>th</w:t>
      </w:r>
      <w:r w:rsidR="002E1370" w:rsidRPr="005B5255">
        <w:t>is</w:t>
      </w:r>
      <w:r w:rsidR="00333263" w:rsidRPr="005B5255">
        <w:t xml:space="preserve"> method yields a relatively</w:t>
      </w:r>
      <w:r w:rsidRPr="005B5255">
        <w:t xml:space="preserve"> large </w:t>
      </w:r>
      <w:r w:rsidRPr="005B5255">
        <w:lastRenderedPageBreak/>
        <w:t xml:space="preserve">number of </w:t>
      </w:r>
      <w:r w:rsidR="00333263" w:rsidRPr="005B5255">
        <w:t xml:space="preserve">individually </w:t>
      </w:r>
      <w:r w:rsidRPr="005B5255">
        <w:t>labeled cells</w:t>
      </w:r>
      <w:r w:rsidR="00333263" w:rsidRPr="005B5255">
        <w:t>, giving the potential for statistically robust measure</w:t>
      </w:r>
      <w:r w:rsidR="002E1370" w:rsidRPr="005B5255">
        <w:t>ment</w:t>
      </w:r>
      <w:r w:rsidR="00333263" w:rsidRPr="005B5255">
        <w:t>s</w:t>
      </w:r>
      <w:r w:rsidR="009551F9" w:rsidRPr="005B5255">
        <w:t xml:space="preserve">. </w:t>
      </w:r>
      <w:r w:rsidR="00333263" w:rsidRPr="005B5255">
        <w:t xml:space="preserve">For example, </w:t>
      </w:r>
      <w:r w:rsidR="002E1370" w:rsidRPr="005B5255">
        <w:t>not only w</w:t>
      </w:r>
      <w:r w:rsidR="00671B48" w:rsidRPr="005B5255">
        <w:t>as it possible to</w:t>
      </w:r>
      <w:r w:rsidR="0078596F" w:rsidRPr="005B5255">
        <w:t xml:space="preserve"> follow dendrite development over time</w:t>
      </w:r>
      <w:r w:rsidR="002E1370" w:rsidRPr="005B5255">
        <w:t xml:space="preserve">, </w:t>
      </w:r>
      <w:r w:rsidR="005C1D92" w:rsidRPr="005B5255">
        <w:t>but also</w:t>
      </w:r>
      <w:r w:rsidR="0078596F" w:rsidRPr="005B5255">
        <w:t xml:space="preserve"> subtle redistributions of membrane between the dendrites and claws</w:t>
      </w:r>
      <w:r w:rsidR="00671B48" w:rsidRPr="005B5255">
        <w:t xml:space="preserve"> </w:t>
      </w:r>
      <w:r w:rsidR="005C1D92" w:rsidRPr="005B5255">
        <w:t>could be measured</w:t>
      </w:r>
      <w:r w:rsidR="0078596F" w:rsidRPr="005B5255">
        <w:t>, extending</w:t>
      </w:r>
      <w:r w:rsidR="00446C12" w:rsidRPr="005B5255">
        <w:t xml:space="preserve"> previous</w:t>
      </w:r>
      <w:r w:rsidR="00717A30" w:rsidRPr="005B5255">
        <w:t>ly</w:t>
      </w:r>
      <w:r w:rsidR="00446C12" w:rsidRPr="005B5255">
        <w:t xml:space="preserve"> published data</w:t>
      </w:r>
      <w:r w:rsidR="00446C12" w:rsidRPr="005B5255">
        <w:fldChar w:fldCharType="begin"/>
      </w:r>
      <w:r w:rsidR="00FF1C29" w:rsidRPr="005B5255">
        <w:instrText xml:space="preserve"> ADDIN EN.CITE &lt;EndNote&gt;&lt;Cite&gt;&lt;Author&gt;Dhar&lt;/Author&gt;&lt;Year&gt;2018&lt;/Year&gt;&lt;IDText&gt;Developmental pattern and structural factors of dendritic survival in cerebellar granule cells in vivo&lt;/IDText&gt;&lt;DisplayText&gt;&lt;style face="superscript"&gt;20&lt;/style&gt;&lt;/DisplayText&gt;&lt;record&gt;&lt;dates&gt;&lt;pub-dates&gt;&lt;date&gt;Dec 3&lt;/date&gt;&lt;/pub-dates&gt;&lt;year&gt;2018&lt;/year&gt;&lt;/dates&gt;&lt;keywords&gt;&lt;keyword&gt;Animals&lt;/keyword&gt;&lt;keyword&gt;Cerebellar Cortex/*cytology/*metabolism&lt;/keyword&gt;&lt;keyword&gt;Dendrites/*metabolism&lt;/keyword&gt;&lt;keyword&gt;GABAergic Neurons/*cytology/*metabolism&lt;/keyword&gt;&lt;keyword&gt;Mice&lt;/keyword&gt;&lt;keyword&gt;Synapses/*metabolism&lt;/keyword&gt;&lt;/keywords&gt;&lt;urls&gt;&lt;related-urls&gt;&lt;url&gt;https://www.ncbi.nlm.nih.gov/pubmed/30510282&lt;/url&gt;&lt;/related-urls&gt;&lt;/urls&gt;&lt;isbn&gt;2045-2322 (Electronic)&amp;#xD;2045-2322 (Linking)&lt;/isbn&gt;&lt;custom2&gt;PMC6277421&lt;/custom2&gt;&lt;titles&gt;&lt;title&gt;Developmental pattern and structural factors of dendritic survival in cerebellar granule cells in vivo&lt;/title&gt;&lt;secondary-title&gt;Sci Rep&lt;/secondary-title&gt;&lt;/titles&gt;&lt;pages&gt;17561&lt;/pages&gt;&lt;number&gt;1&lt;/number&gt;&lt;contributors&gt;&lt;authors&gt;&lt;author&gt;Dhar, M.&lt;/author&gt;&lt;author&gt;Hantman, A. W.&lt;/author&gt;&lt;author&gt;Nishiyama, H.&lt;/author&gt;&lt;/authors&gt;&lt;/contributors&gt;&lt;edition&gt;2018/12/05&lt;/edition&gt;&lt;added-date format="utc"&gt;1611611495&lt;/added-date&gt;&lt;ref-type name="Journal Article"&gt;17&lt;/ref-type&gt;&lt;auth-address&gt;Center for Learning and Memory, Department of Neuroscience, The University of Texas at Austin, 1 University Station Stop, C7000, Austin, Texas, USA.&amp;#xD;Janelia Research Campus, Howard Hughes Medical Institute, Ashburn, Virginia, USA.&amp;#xD;Center for Learning and Memory, Department of Neuroscience, The University of Texas at Austin, 1 University Station Stop, C7000, Austin, Texas, USA. hiroshi@utexas.edu.&lt;/auth-address&gt;&lt;rec-number&gt;75&lt;/rec-number&gt;&lt;last-updated-date format="utc"&gt;1611611495&lt;/last-updated-date&gt;&lt;accession-num&gt;30510282&lt;/accession-num&gt;&lt;electronic-resource-num&gt;10.1038/s41598-018-35829-y&lt;/electronic-resource-num&gt;&lt;volume&gt;8&lt;/volume&gt;&lt;/record&gt;&lt;/Cite&gt;&lt;/EndNote&gt;</w:instrText>
      </w:r>
      <w:r w:rsidR="00446C12" w:rsidRPr="005B5255">
        <w:fldChar w:fldCharType="separate"/>
      </w:r>
      <w:r w:rsidR="00FF1C29" w:rsidRPr="005B5255">
        <w:rPr>
          <w:noProof/>
          <w:vertAlign w:val="superscript"/>
        </w:rPr>
        <w:t>20</w:t>
      </w:r>
      <w:r w:rsidR="00446C12" w:rsidRPr="005B5255">
        <w:fldChar w:fldCharType="end"/>
      </w:r>
      <w:r w:rsidR="00446C12" w:rsidRPr="005B5255">
        <w:t xml:space="preserve">. </w:t>
      </w:r>
      <w:r w:rsidR="0078596F" w:rsidRPr="005B5255">
        <w:t>CGN claws are particularly interesting to study as</w:t>
      </w:r>
      <w:r w:rsidR="0022551C" w:rsidRPr="005B5255">
        <w:t xml:space="preserve"> </w:t>
      </w:r>
      <w:r w:rsidR="00A77BC1" w:rsidRPr="005B5255">
        <w:t xml:space="preserve">enlargement </w:t>
      </w:r>
      <w:r w:rsidR="0022551C" w:rsidRPr="005B5255">
        <w:t>of these dendritic structures provides</w:t>
      </w:r>
      <w:r w:rsidR="00F27A84" w:rsidRPr="005B5255">
        <w:t xml:space="preserve"> additional</w:t>
      </w:r>
      <w:r w:rsidR="0022551C" w:rsidRPr="005B5255">
        <w:t xml:space="preserve"> real estate for </w:t>
      </w:r>
      <w:r w:rsidR="00F27A84" w:rsidRPr="005B5255">
        <w:t>granule neurons to form both excitatory connections with mossy fiber</w:t>
      </w:r>
      <w:r w:rsidR="004F2EBB" w:rsidRPr="005B5255">
        <w:t xml:space="preserve"> terminals</w:t>
      </w:r>
      <w:r w:rsidR="00F27A84" w:rsidRPr="005B5255">
        <w:t xml:space="preserve"> and unipolar brush cells as well as inhibitory connections with nearby </w:t>
      </w:r>
      <w:r w:rsidR="00E65F4A" w:rsidRPr="005B5255">
        <w:t>G</w:t>
      </w:r>
      <w:r w:rsidR="00F27A84" w:rsidRPr="005B5255">
        <w:t xml:space="preserve">olgi cells. </w:t>
      </w:r>
      <w:r w:rsidR="00DE3524" w:rsidRPr="005B5255">
        <w:t>Therefore</w:t>
      </w:r>
      <w:r w:rsidR="00D57039" w:rsidRPr="005B5255">
        <w:t>,</w:t>
      </w:r>
      <w:r w:rsidR="0078596F" w:rsidRPr="005B5255">
        <w:t xml:space="preserve"> combining </w:t>
      </w:r>
      <w:r w:rsidR="00DE3524" w:rsidRPr="005B5255">
        <w:t>these dendritic measurements</w:t>
      </w:r>
      <w:r w:rsidR="0078596F" w:rsidRPr="005B5255">
        <w:t xml:space="preserve"> with immuno</w:t>
      </w:r>
      <w:r w:rsidR="00DE3524" w:rsidRPr="005B5255">
        <w:t>histochemical labeling</w:t>
      </w:r>
      <w:r w:rsidR="0078596F" w:rsidRPr="005B5255">
        <w:t xml:space="preserve"> of specific </w:t>
      </w:r>
      <w:r w:rsidR="00DE3524" w:rsidRPr="005B5255">
        <w:t>pre- and post</w:t>
      </w:r>
      <w:r w:rsidR="0078596F" w:rsidRPr="005B5255">
        <w:t xml:space="preserve">synaptic proteins could be </w:t>
      </w:r>
      <w:r w:rsidR="00DE3524" w:rsidRPr="005B5255">
        <w:t>useful to</w:t>
      </w:r>
      <w:r w:rsidR="0078596F" w:rsidRPr="005B5255">
        <w:t xml:space="preserve"> advance the study of cerebellar circuit formation</w:t>
      </w:r>
      <w:r w:rsidR="00DE3524" w:rsidRPr="005B5255">
        <w:t xml:space="preserve"> and synapse maturation</w:t>
      </w:r>
      <w:r w:rsidR="00F27A84" w:rsidRPr="005B5255">
        <w:t>.</w:t>
      </w:r>
    </w:p>
    <w:p w14:paraId="248A7B85" w14:textId="77777777" w:rsidR="00A8714A" w:rsidRPr="005B5255" w:rsidRDefault="00A8714A" w:rsidP="005B5255"/>
    <w:p w14:paraId="0A04EEB4" w14:textId="10E454C2" w:rsidR="004D45ED" w:rsidRPr="005B5255" w:rsidRDefault="00A616B7" w:rsidP="005B5255">
      <w:pPr>
        <w:pBdr>
          <w:top w:val="nil"/>
          <w:left w:val="nil"/>
          <w:bottom w:val="nil"/>
          <w:right w:val="nil"/>
          <w:between w:val="nil"/>
        </w:pBdr>
      </w:pPr>
      <w:r w:rsidRPr="005B5255">
        <w:rPr>
          <w:b/>
        </w:rPr>
        <w:t xml:space="preserve">ACKNOWLEDGMENTS: </w:t>
      </w:r>
    </w:p>
    <w:p w14:paraId="6FAEB094" w14:textId="6A2C23EF" w:rsidR="004D45ED" w:rsidRPr="005B5255" w:rsidRDefault="00A06164" w:rsidP="005B5255">
      <w:r w:rsidRPr="005B5255">
        <w:t xml:space="preserve">The work was supported by NIH grants </w:t>
      </w:r>
      <w:r w:rsidR="008601FC" w:rsidRPr="005B5255">
        <w:t>R01NS098804 (A.E.W.)</w:t>
      </w:r>
      <w:r w:rsidR="00F37276" w:rsidRPr="005B5255">
        <w:t xml:space="preserve">, </w:t>
      </w:r>
      <w:r w:rsidR="008601FC" w:rsidRPr="005B5255">
        <w:t>F31NS113394 (U.C.)</w:t>
      </w:r>
      <w:r w:rsidR="00F37276" w:rsidRPr="005B5255">
        <w:t>, and Duke University’s Summer Neuroscience Program (D.G.).</w:t>
      </w:r>
    </w:p>
    <w:p w14:paraId="6C9C06F5" w14:textId="77777777" w:rsidR="00A06164" w:rsidRPr="005B5255" w:rsidRDefault="00A06164" w:rsidP="005B5255">
      <w:pPr>
        <w:rPr>
          <w:b/>
        </w:rPr>
      </w:pPr>
    </w:p>
    <w:p w14:paraId="1BB8FF66" w14:textId="6124FED2" w:rsidR="004D45ED" w:rsidRPr="005B5255" w:rsidRDefault="00A616B7" w:rsidP="005B5255">
      <w:pPr>
        <w:pBdr>
          <w:top w:val="nil"/>
          <w:left w:val="nil"/>
          <w:bottom w:val="nil"/>
          <w:right w:val="nil"/>
          <w:between w:val="nil"/>
        </w:pBdr>
      </w:pPr>
      <w:r w:rsidRPr="005B5255">
        <w:rPr>
          <w:b/>
        </w:rPr>
        <w:t xml:space="preserve">DISCLOSURES: </w:t>
      </w:r>
    </w:p>
    <w:p w14:paraId="391F4913" w14:textId="56CF012D" w:rsidR="004D45ED" w:rsidRPr="005B5255" w:rsidRDefault="00B6611D" w:rsidP="005B5255">
      <w:r w:rsidRPr="005B5255">
        <w:t>The</w:t>
      </w:r>
      <w:r w:rsidR="005D72CB" w:rsidRPr="005B5255">
        <w:t xml:space="preserve"> authors </w:t>
      </w:r>
      <w:r w:rsidR="00001045" w:rsidRPr="005B5255">
        <w:t>declare no conflicts of interest.</w:t>
      </w:r>
    </w:p>
    <w:p w14:paraId="1889F2D2" w14:textId="77777777" w:rsidR="005D72CB" w:rsidRPr="005B5255" w:rsidRDefault="005D72CB" w:rsidP="005B5255"/>
    <w:p w14:paraId="0A63B23C" w14:textId="26CEC474" w:rsidR="00F04ACF" w:rsidRPr="005B5255" w:rsidRDefault="00A616B7" w:rsidP="005B5255">
      <w:pPr>
        <w:rPr>
          <w:b/>
        </w:rPr>
      </w:pPr>
      <w:r w:rsidRPr="005B5255">
        <w:rPr>
          <w:b/>
        </w:rPr>
        <w:t>REFERENCES:</w:t>
      </w:r>
      <w:r w:rsidRPr="005B5255">
        <w:t xml:space="preserve"> </w:t>
      </w:r>
    </w:p>
    <w:p w14:paraId="4C15EEB7" w14:textId="79FC5E2A" w:rsidR="00FF1C29" w:rsidRPr="005B5255" w:rsidRDefault="00F04ACF" w:rsidP="005B5255">
      <w:pPr>
        <w:pStyle w:val="EndNoteBibliography"/>
        <w:rPr>
          <w:rFonts w:ascii="Calibri" w:hAnsi="Calibri" w:cs="Calibri"/>
          <w:noProof/>
        </w:rPr>
      </w:pPr>
      <w:r w:rsidRPr="005B5255">
        <w:rPr>
          <w:rFonts w:ascii="Calibri" w:hAnsi="Calibri" w:cs="Calibri"/>
        </w:rPr>
        <w:fldChar w:fldCharType="begin"/>
      </w:r>
      <w:r w:rsidRPr="005B5255">
        <w:rPr>
          <w:rFonts w:ascii="Calibri" w:hAnsi="Calibri" w:cs="Calibri"/>
        </w:rPr>
        <w:instrText xml:space="preserve"> ADDIN EN.REFLIST </w:instrText>
      </w:r>
      <w:r w:rsidRPr="005B5255">
        <w:rPr>
          <w:rFonts w:ascii="Calibri" w:hAnsi="Calibri" w:cs="Calibri"/>
        </w:rPr>
        <w:fldChar w:fldCharType="separate"/>
      </w:r>
      <w:r w:rsidR="00FF1C29" w:rsidRPr="005B5255">
        <w:rPr>
          <w:rFonts w:ascii="Calibri" w:hAnsi="Calibri" w:cs="Calibri"/>
          <w:noProof/>
        </w:rPr>
        <w:t>1</w:t>
      </w:r>
      <w:r w:rsidR="00FF1C29" w:rsidRPr="005B5255">
        <w:rPr>
          <w:rFonts w:ascii="Calibri" w:hAnsi="Calibri" w:cs="Calibri"/>
          <w:noProof/>
        </w:rPr>
        <w:tab/>
        <w:t>Altman, J.</w:t>
      </w:r>
      <w:r w:rsidR="000E758A" w:rsidRPr="005B5255">
        <w:rPr>
          <w:rFonts w:ascii="Calibri" w:hAnsi="Calibri" w:cs="Calibri"/>
          <w:noProof/>
        </w:rPr>
        <w:t>,</w:t>
      </w:r>
      <w:r w:rsidR="00FF1C29" w:rsidRPr="005B5255">
        <w:rPr>
          <w:rFonts w:ascii="Calibri" w:hAnsi="Calibri" w:cs="Calibri"/>
          <w:noProof/>
        </w:rPr>
        <w:t xml:space="preserve"> Bayer, S. A. </w:t>
      </w:r>
      <w:r w:rsidR="00FF1C29" w:rsidRPr="005B5255">
        <w:rPr>
          <w:rFonts w:ascii="Calibri" w:hAnsi="Calibri" w:cs="Calibri"/>
          <w:iCs/>
          <w:noProof/>
        </w:rPr>
        <w:t>Development of the cerebellar system : in relation to its evolution, structure, and functions</w:t>
      </w:r>
      <w:r w:rsidR="00FF1C29" w:rsidRPr="005B5255">
        <w:rPr>
          <w:rFonts w:ascii="Calibri" w:hAnsi="Calibri" w:cs="Calibri"/>
          <w:noProof/>
        </w:rPr>
        <w:t>. CRC Press</w:t>
      </w:r>
      <w:r w:rsidR="00C22CFE" w:rsidRPr="005B5255">
        <w:rPr>
          <w:rFonts w:ascii="Calibri" w:hAnsi="Calibri" w:cs="Calibri"/>
          <w:noProof/>
        </w:rPr>
        <w:t xml:space="preserve"> (</w:t>
      </w:r>
      <w:r w:rsidR="00FF1C29" w:rsidRPr="005B5255">
        <w:rPr>
          <w:rFonts w:ascii="Calibri" w:hAnsi="Calibri" w:cs="Calibri"/>
          <w:noProof/>
        </w:rPr>
        <w:t>1997).</w:t>
      </w:r>
    </w:p>
    <w:p w14:paraId="64CD9048" w14:textId="6FDBF3CE" w:rsidR="00FF1C29" w:rsidRPr="005B5255" w:rsidRDefault="00FF1C29" w:rsidP="005B5255">
      <w:pPr>
        <w:pStyle w:val="EndNoteBibliography"/>
        <w:rPr>
          <w:rFonts w:ascii="Calibri" w:hAnsi="Calibri" w:cs="Calibri"/>
          <w:noProof/>
        </w:rPr>
      </w:pPr>
      <w:r w:rsidRPr="005B5255">
        <w:rPr>
          <w:rFonts w:ascii="Calibri" w:hAnsi="Calibri" w:cs="Calibri"/>
          <w:noProof/>
        </w:rPr>
        <w:t>2</w:t>
      </w:r>
      <w:r w:rsidRPr="005B5255">
        <w:rPr>
          <w:rFonts w:ascii="Calibri" w:hAnsi="Calibri" w:cs="Calibri"/>
          <w:noProof/>
        </w:rPr>
        <w:tab/>
        <w:t>Rahimi-Balaei, M., Bergen, H., Kong, J.</w:t>
      </w:r>
      <w:r w:rsidR="00D12237" w:rsidRPr="005B5255">
        <w:rPr>
          <w:rFonts w:ascii="Calibri" w:hAnsi="Calibri" w:cs="Calibri"/>
          <w:noProof/>
        </w:rPr>
        <w:t>,</w:t>
      </w:r>
      <w:r w:rsidRPr="005B5255">
        <w:rPr>
          <w:rFonts w:ascii="Calibri" w:hAnsi="Calibri" w:cs="Calibri"/>
          <w:noProof/>
        </w:rPr>
        <w:t xml:space="preserve"> Marzban, H. Neuronal </w:t>
      </w:r>
      <w:r w:rsidR="00D12237" w:rsidRPr="005B5255">
        <w:rPr>
          <w:rFonts w:ascii="Calibri" w:hAnsi="Calibri" w:cs="Calibri"/>
          <w:noProof/>
        </w:rPr>
        <w:t xml:space="preserve">migration during development </w:t>
      </w:r>
      <w:r w:rsidRPr="005B5255">
        <w:rPr>
          <w:rFonts w:ascii="Calibri" w:hAnsi="Calibri" w:cs="Calibri"/>
          <w:noProof/>
        </w:rPr>
        <w:t xml:space="preserve">of the </w:t>
      </w:r>
      <w:r w:rsidR="00D12237" w:rsidRPr="005B5255">
        <w:rPr>
          <w:rFonts w:ascii="Calibri" w:hAnsi="Calibri" w:cs="Calibri"/>
          <w:noProof/>
        </w:rPr>
        <w:t>cerebellum</w:t>
      </w:r>
      <w:r w:rsidRPr="005B5255">
        <w:rPr>
          <w:rFonts w:ascii="Calibri" w:hAnsi="Calibri" w:cs="Calibri"/>
          <w:noProof/>
        </w:rPr>
        <w:t xml:space="preserve">. </w:t>
      </w:r>
      <w:r w:rsidRPr="005B5255">
        <w:rPr>
          <w:rFonts w:ascii="Calibri" w:hAnsi="Calibri" w:cs="Calibri"/>
          <w:i/>
          <w:noProof/>
        </w:rPr>
        <w:t>Front</w:t>
      </w:r>
      <w:r w:rsidR="005113CC" w:rsidRPr="005B5255">
        <w:rPr>
          <w:rFonts w:ascii="Calibri" w:hAnsi="Calibri" w:cs="Calibri"/>
          <w:i/>
          <w:noProof/>
        </w:rPr>
        <w:t>iers in</w:t>
      </w:r>
      <w:r w:rsidRPr="005B5255">
        <w:rPr>
          <w:rFonts w:ascii="Calibri" w:hAnsi="Calibri" w:cs="Calibri"/>
          <w:i/>
          <w:noProof/>
        </w:rPr>
        <w:t xml:space="preserve"> Cell</w:t>
      </w:r>
      <w:r w:rsidR="005113CC" w:rsidRPr="005B5255">
        <w:rPr>
          <w:rFonts w:ascii="Calibri" w:hAnsi="Calibri" w:cs="Calibri"/>
          <w:i/>
          <w:noProof/>
        </w:rPr>
        <w:t>ular</w:t>
      </w:r>
      <w:r w:rsidRPr="005B5255">
        <w:rPr>
          <w:rFonts w:ascii="Calibri" w:hAnsi="Calibri" w:cs="Calibri"/>
          <w:i/>
          <w:noProof/>
        </w:rPr>
        <w:t xml:space="preserve"> Neurosci</w:t>
      </w:r>
      <w:r w:rsidR="005113CC" w:rsidRPr="005B5255">
        <w:rPr>
          <w:rFonts w:ascii="Calibri" w:hAnsi="Calibri" w:cs="Calibri"/>
          <w:i/>
          <w:noProof/>
        </w:rPr>
        <w:t>ence</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12</w:t>
      </w:r>
      <w:r w:rsidR="005113CC" w:rsidRPr="005B5255">
        <w:rPr>
          <w:rFonts w:ascii="Calibri" w:hAnsi="Calibri" w:cs="Calibri"/>
          <w:bCs/>
          <w:noProof/>
        </w:rPr>
        <w:t>,</w:t>
      </w:r>
      <w:r w:rsidRPr="005B5255">
        <w:rPr>
          <w:rFonts w:ascii="Calibri" w:hAnsi="Calibri" w:cs="Calibri"/>
          <w:noProof/>
        </w:rPr>
        <w:t xml:space="preserve"> 484 (2018).</w:t>
      </w:r>
    </w:p>
    <w:p w14:paraId="60C07A49" w14:textId="4EC60B60" w:rsidR="00FF1C29" w:rsidRPr="005B5255" w:rsidRDefault="00FF1C29" w:rsidP="005B5255">
      <w:pPr>
        <w:pStyle w:val="EndNoteBibliography"/>
        <w:rPr>
          <w:rFonts w:ascii="Calibri" w:hAnsi="Calibri" w:cs="Calibri"/>
          <w:noProof/>
        </w:rPr>
      </w:pPr>
      <w:r w:rsidRPr="005B5255">
        <w:rPr>
          <w:rFonts w:ascii="Calibri" w:hAnsi="Calibri" w:cs="Calibri"/>
          <w:noProof/>
        </w:rPr>
        <w:t>3</w:t>
      </w:r>
      <w:r w:rsidRPr="005B5255">
        <w:rPr>
          <w:rFonts w:ascii="Calibri" w:hAnsi="Calibri" w:cs="Calibri"/>
          <w:noProof/>
        </w:rPr>
        <w:tab/>
        <w:t>Alder, J., Cho, N. K.</w:t>
      </w:r>
      <w:r w:rsidR="00186DCA" w:rsidRPr="005B5255">
        <w:rPr>
          <w:rFonts w:ascii="Calibri" w:hAnsi="Calibri" w:cs="Calibri"/>
          <w:noProof/>
        </w:rPr>
        <w:t>,</w:t>
      </w:r>
      <w:r w:rsidRPr="005B5255">
        <w:rPr>
          <w:rFonts w:ascii="Calibri" w:hAnsi="Calibri" w:cs="Calibri"/>
          <w:noProof/>
        </w:rPr>
        <w:t xml:space="preserve"> Hatten, M. E. Embryonic precursor cells from the rhombic lip are specified to a cerebellar granule neuron identity. </w:t>
      </w:r>
      <w:r w:rsidRPr="005B5255">
        <w:rPr>
          <w:rFonts w:ascii="Calibri" w:hAnsi="Calibri" w:cs="Calibri"/>
          <w:i/>
          <w:noProof/>
        </w:rPr>
        <w:t>Neuron.</w:t>
      </w:r>
      <w:r w:rsidRPr="005B5255">
        <w:rPr>
          <w:rFonts w:ascii="Calibri" w:hAnsi="Calibri" w:cs="Calibri"/>
          <w:noProof/>
        </w:rPr>
        <w:t xml:space="preserve"> </w:t>
      </w:r>
      <w:r w:rsidRPr="005B5255">
        <w:rPr>
          <w:rFonts w:ascii="Calibri" w:hAnsi="Calibri" w:cs="Calibri"/>
          <w:b/>
          <w:noProof/>
        </w:rPr>
        <w:t>17</w:t>
      </w:r>
      <w:r w:rsidRPr="005B5255">
        <w:rPr>
          <w:rFonts w:ascii="Calibri" w:hAnsi="Calibri" w:cs="Calibri"/>
          <w:noProof/>
        </w:rPr>
        <w:t xml:space="preserve"> (3), 389</w:t>
      </w:r>
      <w:r w:rsidR="00186DCA" w:rsidRPr="005B5255">
        <w:rPr>
          <w:rFonts w:ascii="Calibri" w:hAnsi="Calibri" w:cs="Calibri"/>
          <w:noProof/>
        </w:rPr>
        <w:t>–</w:t>
      </w:r>
      <w:r w:rsidRPr="005B5255">
        <w:rPr>
          <w:rFonts w:ascii="Calibri" w:hAnsi="Calibri" w:cs="Calibri"/>
          <w:noProof/>
        </w:rPr>
        <w:t>399 (1996).</w:t>
      </w:r>
    </w:p>
    <w:p w14:paraId="15877D95" w14:textId="0A0D5BF2" w:rsidR="00FF1C29" w:rsidRPr="005B5255" w:rsidRDefault="00FF1C29" w:rsidP="005B5255">
      <w:pPr>
        <w:pStyle w:val="EndNoteBibliography"/>
        <w:rPr>
          <w:rFonts w:ascii="Calibri" w:hAnsi="Calibri" w:cs="Calibri"/>
          <w:noProof/>
        </w:rPr>
      </w:pPr>
      <w:r w:rsidRPr="005B5255">
        <w:rPr>
          <w:rFonts w:ascii="Calibri" w:hAnsi="Calibri" w:cs="Calibri"/>
          <w:noProof/>
        </w:rPr>
        <w:t>4</w:t>
      </w:r>
      <w:r w:rsidRPr="005B5255">
        <w:rPr>
          <w:rFonts w:ascii="Calibri" w:hAnsi="Calibri" w:cs="Calibri"/>
          <w:noProof/>
        </w:rPr>
        <w:tab/>
        <w:t>Hatten, M. E.</w:t>
      </w:r>
      <w:r w:rsidR="005708F7" w:rsidRPr="005B5255">
        <w:rPr>
          <w:rFonts w:ascii="Calibri" w:hAnsi="Calibri" w:cs="Calibri"/>
          <w:noProof/>
        </w:rPr>
        <w:t>,</w:t>
      </w:r>
      <w:r w:rsidRPr="005B5255">
        <w:rPr>
          <w:rFonts w:ascii="Calibri" w:hAnsi="Calibri" w:cs="Calibri"/>
          <w:noProof/>
        </w:rPr>
        <w:t xml:space="preserve"> Heintz, N. Mechanisms of neural patterning and specification in the developing cerebellum. </w:t>
      </w:r>
      <w:r w:rsidRPr="005B5255">
        <w:rPr>
          <w:rFonts w:ascii="Calibri" w:hAnsi="Calibri" w:cs="Calibri"/>
          <w:i/>
          <w:noProof/>
        </w:rPr>
        <w:t>Annu</w:t>
      </w:r>
      <w:r w:rsidR="005708F7" w:rsidRPr="005B5255">
        <w:rPr>
          <w:rFonts w:ascii="Calibri" w:hAnsi="Calibri" w:cs="Calibri"/>
          <w:i/>
          <w:noProof/>
        </w:rPr>
        <w:t>al</w:t>
      </w:r>
      <w:r w:rsidRPr="005B5255">
        <w:rPr>
          <w:rFonts w:ascii="Calibri" w:hAnsi="Calibri" w:cs="Calibri"/>
          <w:i/>
          <w:noProof/>
        </w:rPr>
        <w:t xml:space="preserve"> Rev</w:t>
      </w:r>
      <w:r w:rsidR="005708F7" w:rsidRPr="005B5255">
        <w:rPr>
          <w:rFonts w:ascii="Calibri" w:hAnsi="Calibri" w:cs="Calibri"/>
          <w:i/>
          <w:noProof/>
        </w:rPr>
        <w:t>iew of</w:t>
      </w:r>
      <w:r w:rsidRPr="005B5255">
        <w:rPr>
          <w:rFonts w:ascii="Calibri" w:hAnsi="Calibri" w:cs="Calibri"/>
          <w:i/>
          <w:noProof/>
        </w:rPr>
        <w:t xml:space="preserve"> Neurosci</w:t>
      </w:r>
      <w:r w:rsidR="005708F7" w:rsidRPr="005B5255">
        <w:rPr>
          <w:rFonts w:ascii="Calibri" w:hAnsi="Calibri" w:cs="Calibri"/>
          <w:i/>
          <w:noProof/>
        </w:rPr>
        <w:t>ence</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18</w:t>
      </w:r>
      <w:r w:rsidR="005708F7" w:rsidRPr="005B5255">
        <w:rPr>
          <w:rFonts w:ascii="Calibri" w:hAnsi="Calibri" w:cs="Calibri"/>
          <w:bCs/>
          <w:noProof/>
        </w:rPr>
        <w:t>,</w:t>
      </w:r>
      <w:r w:rsidRPr="005B5255">
        <w:rPr>
          <w:rFonts w:ascii="Calibri" w:hAnsi="Calibri" w:cs="Calibri"/>
          <w:noProof/>
        </w:rPr>
        <w:t xml:space="preserve"> 385</w:t>
      </w:r>
      <w:r w:rsidR="005708F7" w:rsidRPr="005B5255">
        <w:rPr>
          <w:rFonts w:ascii="Calibri" w:hAnsi="Calibri" w:cs="Calibri"/>
          <w:noProof/>
        </w:rPr>
        <w:t>–</w:t>
      </w:r>
      <w:r w:rsidRPr="005B5255">
        <w:rPr>
          <w:rFonts w:ascii="Calibri" w:hAnsi="Calibri" w:cs="Calibri"/>
          <w:noProof/>
        </w:rPr>
        <w:t>408 (1995).</w:t>
      </w:r>
    </w:p>
    <w:p w14:paraId="12228742" w14:textId="3562AEE3" w:rsidR="00FF1C29" w:rsidRPr="005B5255" w:rsidRDefault="00FF1C29" w:rsidP="005B5255">
      <w:pPr>
        <w:pStyle w:val="EndNoteBibliography"/>
        <w:rPr>
          <w:rFonts w:ascii="Calibri" w:hAnsi="Calibri" w:cs="Calibri"/>
          <w:noProof/>
        </w:rPr>
      </w:pPr>
      <w:r w:rsidRPr="005B5255">
        <w:rPr>
          <w:rFonts w:ascii="Calibri" w:hAnsi="Calibri" w:cs="Calibri"/>
          <w:noProof/>
        </w:rPr>
        <w:t>5</w:t>
      </w:r>
      <w:r w:rsidRPr="005B5255">
        <w:rPr>
          <w:rFonts w:ascii="Calibri" w:hAnsi="Calibri" w:cs="Calibri"/>
          <w:noProof/>
        </w:rPr>
        <w:tab/>
        <w:t>Ben-Arie, N.</w:t>
      </w:r>
      <w:r w:rsidRPr="005B5255">
        <w:rPr>
          <w:rFonts w:ascii="Calibri" w:hAnsi="Calibri" w:cs="Calibri"/>
          <w:i/>
          <w:noProof/>
        </w:rPr>
        <w:t xml:space="preserve"> </w:t>
      </w:r>
      <w:r w:rsidRPr="005B5255">
        <w:rPr>
          <w:rFonts w:ascii="Calibri" w:hAnsi="Calibri" w:cs="Calibri"/>
          <w:iCs/>
          <w:noProof/>
        </w:rPr>
        <w:t xml:space="preserve">et al. </w:t>
      </w:r>
      <w:r w:rsidRPr="005B5255">
        <w:rPr>
          <w:rFonts w:ascii="Calibri" w:hAnsi="Calibri" w:cs="Calibri"/>
          <w:noProof/>
        </w:rPr>
        <w:t xml:space="preserve">Math1 is </w:t>
      </w:r>
      <w:r w:rsidR="00B80305" w:rsidRPr="005B5255">
        <w:rPr>
          <w:rFonts w:ascii="Calibri" w:hAnsi="Calibri" w:cs="Calibri"/>
          <w:noProof/>
        </w:rPr>
        <w:t xml:space="preserve">essential </w:t>
      </w:r>
      <w:r w:rsidRPr="005B5255">
        <w:rPr>
          <w:rFonts w:ascii="Calibri" w:hAnsi="Calibri" w:cs="Calibri"/>
          <w:noProof/>
        </w:rPr>
        <w:t xml:space="preserve">for </w:t>
      </w:r>
      <w:r w:rsidR="00B80305" w:rsidRPr="005B5255">
        <w:rPr>
          <w:rFonts w:ascii="Calibri" w:hAnsi="Calibri" w:cs="Calibri"/>
          <w:noProof/>
        </w:rPr>
        <w:t xml:space="preserve">genesis </w:t>
      </w:r>
      <w:r w:rsidRPr="005B5255">
        <w:rPr>
          <w:rFonts w:ascii="Calibri" w:hAnsi="Calibri" w:cs="Calibri"/>
          <w:noProof/>
        </w:rPr>
        <w:t xml:space="preserve">of </w:t>
      </w:r>
      <w:r w:rsidR="00B80305" w:rsidRPr="005B5255">
        <w:rPr>
          <w:rFonts w:ascii="Calibri" w:hAnsi="Calibri" w:cs="Calibri"/>
          <w:noProof/>
        </w:rPr>
        <w:t>cerebellar granule neurons</w:t>
      </w:r>
      <w:r w:rsidRPr="005B5255">
        <w:rPr>
          <w:rFonts w:ascii="Calibri" w:hAnsi="Calibri" w:cs="Calibri"/>
          <w:noProof/>
        </w:rPr>
        <w:t xml:space="preserve">. </w:t>
      </w:r>
      <w:r w:rsidRPr="005B5255">
        <w:rPr>
          <w:rFonts w:ascii="Calibri" w:hAnsi="Calibri" w:cs="Calibri"/>
          <w:i/>
          <w:noProof/>
        </w:rPr>
        <w:t>Nature.</w:t>
      </w:r>
      <w:r w:rsidRPr="005B5255">
        <w:rPr>
          <w:rFonts w:ascii="Calibri" w:hAnsi="Calibri" w:cs="Calibri"/>
          <w:noProof/>
        </w:rPr>
        <w:t xml:space="preserve"> </w:t>
      </w:r>
      <w:r w:rsidRPr="005B5255">
        <w:rPr>
          <w:rFonts w:ascii="Calibri" w:hAnsi="Calibri" w:cs="Calibri"/>
          <w:b/>
          <w:noProof/>
        </w:rPr>
        <w:t>390</w:t>
      </w:r>
      <w:r w:rsidRPr="005B5255">
        <w:rPr>
          <w:rFonts w:ascii="Calibri" w:hAnsi="Calibri" w:cs="Calibri"/>
          <w:noProof/>
        </w:rPr>
        <w:t xml:space="preserve"> </w:t>
      </w:r>
      <w:r w:rsidR="006452DE" w:rsidRPr="005B5255">
        <w:rPr>
          <w:rFonts w:ascii="Calibri" w:hAnsi="Calibri" w:cs="Calibri"/>
          <w:noProof/>
        </w:rPr>
        <w:t>(6656), 169–172</w:t>
      </w:r>
      <w:r w:rsidRPr="005B5255">
        <w:rPr>
          <w:rFonts w:ascii="Calibri" w:hAnsi="Calibri" w:cs="Calibri"/>
          <w:noProof/>
        </w:rPr>
        <w:t xml:space="preserve"> (1997).</w:t>
      </w:r>
    </w:p>
    <w:p w14:paraId="41D17ED0" w14:textId="25DC11E8" w:rsidR="00FF1C29" w:rsidRPr="005B5255" w:rsidRDefault="00FF1C29" w:rsidP="005B5255">
      <w:pPr>
        <w:pStyle w:val="EndNoteBibliography"/>
        <w:rPr>
          <w:rFonts w:ascii="Calibri" w:hAnsi="Calibri" w:cs="Calibri"/>
          <w:noProof/>
        </w:rPr>
      </w:pPr>
      <w:r w:rsidRPr="005B5255">
        <w:rPr>
          <w:rFonts w:ascii="Calibri" w:hAnsi="Calibri" w:cs="Calibri"/>
          <w:noProof/>
        </w:rPr>
        <w:t>6</w:t>
      </w:r>
      <w:r w:rsidRPr="005B5255">
        <w:rPr>
          <w:rFonts w:ascii="Calibri" w:hAnsi="Calibri" w:cs="Calibri"/>
          <w:noProof/>
        </w:rPr>
        <w:tab/>
        <w:t>Borghesani, P. R.</w:t>
      </w:r>
      <w:r w:rsidRPr="005B5255">
        <w:rPr>
          <w:rFonts w:ascii="Calibri" w:hAnsi="Calibri" w:cs="Calibri"/>
          <w:i/>
          <w:noProof/>
        </w:rPr>
        <w:t xml:space="preserve"> </w:t>
      </w:r>
      <w:r w:rsidRPr="005B5255">
        <w:rPr>
          <w:rFonts w:ascii="Calibri" w:hAnsi="Calibri" w:cs="Calibri"/>
          <w:iCs/>
          <w:noProof/>
        </w:rPr>
        <w:t>et al.</w:t>
      </w:r>
      <w:r w:rsidRPr="005B5255">
        <w:rPr>
          <w:rFonts w:ascii="Calibri" w:hAnsi="Calibri" w:cs="Calibri"/>
          <w:noProof/>
        </w:rPr>
        <w:t xml:space="preserve"> BDNF stimulates migration of cerebellar granule cells. </w:t>
      </w:r>
      <w:r w:rsidRPr="005B5255">
        <w:rPr>
          <w:rFonts w:ascii="Calibri" w:hAnsi="Calibri" w:cs="Calibri"/>
          <w:i/>
          <w:noProof/>
        </w:rPr>
        <w:t>Development.</w:t>
      </w:r>
      <w:r w:rsidRPr="005B5255">
        <w:rPr>
          <w:rFonts w:ascii="Calibri" w:hAnsi="Calibri" w:cs="Calibri"/>
          <w:noProof/>
        </w:rPr>
        <w:t xml:space="preserve"> </w:t>
      </w:r>
      <w:r w:rsidRPr="005B5255">
        <w:rPr>
          <w:rFonts w:ascii="Calibri" w:hAnsi="Calibri" w:cs="Calibri"/>
          <w:b/>
          <w:noProof/>
        </w:rPr>
        <w:t>129</w:t>
      </w:r>
      <w:r w:rsidRPr="005B5255">
        <w:rPr>
          <w:rFonts w:ascii="Calibri" w:hAnsi="Calibri" w:cs="Calibri"/>
          <w:noProof/>
        </w:rPr>
        <w:t xml:space="preserve"> (6), 1435</w:t>
      </w:r>
      <w:r w:rsidR="006F6E08" w:rsidRPr="005B5255">
        <w:rPr>
          <w:rFonts w:ascii="Calibri" w:hAnsi="Calibri" w:cs="Calibri"/>
          <w:noProof/>
        </w:rPr>
        <w:t>–</w:t>
      </w:r>
      <w:r w:rsidRPr="005B5255">
        <w:rPr>
          <w:rFonts w:ascii="Calibri" w:hAnsi="Calibri" w:cs="Calibri"/>
          <w:noProof/>
        </w:rPr>
        <w:t>1442 (2002).</w:t>
      </w:r>
    </w:p>
    <w:p w14:paraId="45323234" w14:textId="7E168AA2" w:rsidR="00FF1C29" w:rsidRPr="005B5255" w:rsidRDefault="00FF1C29" w:rsidP="005B5255">
      <w:pPr>
        <w:pStyle w:val="EndNoteBibliography"/>
        <w:rPr>
          <w:rFonts w:ascii="Calibri" w:hAnsi="Calibri" w:cs="Calibri"/>
          <w:noProof/>
        </w:rPr>
      </w:pPr>
      <w:r w:rsidRPr="005B5255">
        <w:rPr>
          <w:rFonts w:ascii="Calibri" w:hAnsi="Calibri" w:cs="Calibri"/>
          <w:noProof/>
        </w:rPr>
        <w:t>7</w:t>
      </w:r>
      <w:r w:rsidRPr="005B5255">
        <w:rPr>
          <w:rFonts w:ascii="Calibri" w:hAnsi="Calibri" w:cs="Calibri"/>
          <w:noProof/>
        </w:rPr>
        <w:tab/>
        <w:t>Espinosa, J. S.</w:t>
      </w:r>
      <w:r w:rsidR="006F6E08" w:rsidRPr="005B5255">
        <w:rPr>
          <w:rFonts w:ascii="Calibri" w:hAnsi="Calibri" w:cs="Calibri"/>
          <w:noProof/>
        </w:rPr>
        <w:t>,</w:t>
      </w:r>
      <w:r w:rsidRPr="005B5255">
        <w:rPr>
          <w:rFonts w:ascii="Calibri" w:hAnsi="Calibri" w:cs="Calibri"/>
          <w:noProof/>
        </w:rPr>
        <w:t xml:space="preserve"> Luo, L. Timing neurogenesis and differentiation: insights from quantitative clonal analyses of cerebellar granule cells. </w:t>
      </w:r>
      <w:r w:rsidRPr="005B5255">
        <w:rPr>
          <w:rFonts w:ascii="Calibri" w:hAnsi="Calibri" w:cs="Calibri"/>
          <w:i/>
          <w:noProof/>
        </w:rPr>
        <w:t>J</w:t>
      </w:r>
      <w:r w:rsidR="0055240E" w:rsidRPr="005B5255">
        <w:rPr>
          <w:rFonts w:ascii="Calibri" w:hAnsi="Calibri" w:cs="Calibri"/>
          <w:i/>
          <w:noProof/>
        </w:rPr>
        <w:t>ournal of</w:t>
      </w:r>
      <w:r w:rsidRPr="005B5255">
        <w:rPr>
          <w:rFonts w:ascii="Calibri" w:hAnsi="Calibri" w:cs="Calibri"/>
          <w:i/>
          <w:noProof/>
        </w:rPr>
        <w:t xml:space="preserve"> Neurosci</w:t>
      </w:r>
      <w:r w:rsidR="0055240E" w:rsidRPr="005B5255">
        <w:rPr>
          <w:rFonts w:ascii="Calibri" w:hAnsi="Calibri" w:cs="Calibri"/>
          <w:i/>
          <w:noProof/>
        </w:rPr>
        <w:t>ence</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28</w:t>
      </w:r>
      <w:r w:rsidRPr="005B5255">
        <w:rPr>
          <w:rFonts w:ascii="Calibri" w:hAnsi="Calibri" w:cs="Calibri"/>
          <w:noProof/>
        </w:rPr>
        <w:t xml:space="preserve"> (10), 2301</w:t>
      </w:r>
      <w:r w:rsidR="0055240E" w:rsidRPr="005B5255">
        <w:rPr>
          <w:rFonts w:ascii="Calibri" w:hAnsi="Calibri" w:cs="Calibri"/>
          <w:noProof/>
        </w:rPr>
        <w:t>–</w:t>
      </w:r>
      <w:r w:rsidRPr="005B5255">
        <w:rPr>
          <w:rFonts w:ascii="Calibri" w:hAnsi="Calibri" w:cs="Calibri"/>
          <w:noProof/>
        </w:rPr>
        <w:t>2312 (2008).</w:t>
      </w:r>
    </w:p>
    <w:p w14:paraId="5540A800" w14:textId="5332EE6A" w:rsidR="00FF1C29" w:rsidRPr="005B5255" w:rsidRDefault="00FF1C29" w:rsidP="005B5255">
      <w:pPr>
        <w:pStyle w:val="EndNoteBibliography"/>
        <w:rPr>
          <w:rFonts w:ascii="Calibri" w:hAnsi="Calibri" w:cs="Calibri"/>
          <w:noProof/>
        </w:rPr>
      </w:pPr>
      <w:r w:rsidRPr="005B5255">
        <w:rPr>
          <w:rFonts w:ascii="Calibri" w:hAnsi="Calibri" w:cs="Calibri"/>
          <w:noProof/>
        </w:rPr>
        <w:t>8</w:t>
      </w:r>
      <w:r w:rsidRPr="005B5255">
        <w:rPr>
          <w:rFonts w:ascii="Calibri" w:hAnsi="Calibri" w:cs="Calibri"/>
          <w:noProof/>
        </w:rPr>
        <w:tab/>
        <w:t>Markwalter, K. H., Yang, Y., Holy, T. E.</w:t>
      </w:r>
      <w:r w:rsidR="009B06EE" w:rsidRPr="005B5255">
        <w:rPr>
          <w:rFonts w:ascii="Calibri" w:hAnsi="Calibri" w:cs="Calibri"/>
          <w:noProof/>
        </w:rPr>
        <w:t>,</w:t>
      </w:r>
      <w:r w:rsidRPr="005B5255">
        <w:rPr>
          <w:rFonts w:ascii="Calibri" w:hAnsi="Calibri" w:cs="Calibri"/>
          <w:noProof/>
        </w:rPr>
        <w:t xml:space="preserve"> Bonni, A. Sensorimotor </w:t>
      </w:r>
      <w:r w:rsidR="00CF2CB6" w:rsidRPr="005B5255">
        <w:rPr>
          <w:rFonts w:ascii="Calibri" w:hAnsi="Calibri" w:cs="Calibri"/>
          <w:noProof/>
        </w:rPr>
        <w:t xml:space="preserve">coding </w:t>
      </w:r>
      <w:r w:rsidRPr="005B5255">
        <w:rPr>
          <w:rFonts w:ascii="Calibri" w:hAnsi="Calibri" w:cs="Calibri"/>
          <w:noProof/>
        </w:rPr>
        <w:t xml:space="preserve">of </w:t>
      </w:r>
      <w:r w:rsidR="00CF2CB6" w:rsidRPr="005B5255">
        <w:rPr>
          <w:rFonts w:ascii="Calibri" w:hAnsi="Calibri" w:cs="Calibri"/>
          <w:noProof/>
        </w:rPr>
        <w:t xml:space="preserve">vermal granule neurons </w:t>
      </w:r>
      <w:r w:rsidRPr="005B5255">
        <w:rPr>
          <w:rFonts w:ascii="Calibri" w:hAnsi="Calibri" w:cs="Calibri"/>
          <w:noProof/>
        </w:rPr>
        <w:t xml:space="preserve">in the </w:t>
      </w:r>
      <w:r w:rsidR="00CF2CB6" w:rsidRPr="005B5255">
        <w:rPr>
          <w:rFonts w:ascii="Calibri" w:hAnsi="Calibri" w:cs="Calibri"/>
          <w:noProof/>
        </w:rPr>
        <w:t>developing mammalian cerebellum</w:t>
      </w:r>
      <w:r w:rsidRPr="005B5255">
        <w:rPr>
          <w:rFonts w:ascii="Calibri" w:hAnsi="Calibri" w:cs="Calibri"/>
          <w:noProof/>
        </w:rPr>
        <w:t xml:space="preserve">. </w:t>
      </w:r>
      <w:r w:rsidRPr="005B5255">
        <w:rPr>
          <w:rFonts w:ascii="Calibri" w:hAnsi="Calibri" w:cs="Calibri"/>
          <w:i/>
          <w:noProof/>
        </w:rPr>
        <w:t>J</w:t>
      </w:r>
      <w:r w:rsidR="00CF2CB6" w:rsidRPr="005B5255">
        <w:rPr>
          <w:rFonts w:ascii="Calibri" w:hAnsi="Calibri" w:cs="Calibri"/>
          <w:i/>
          <w:noProof/>
        </w:rPr>
        <w:t>ournal of</w:t>
      </w:r>
      <w:r w:rsidRPr="005B5255">
        <w:rPr>
          <w:rFonts w:ascii="Calibri" w:hAnsi="Calibri" w:cs="Calibri"/>
          <w:i/>
          <w:noProof/>
        </w:rPr>
        <w:t xml:space="preserve"> Neurosci</w:t>
      </w:r>
      <w:r w:rsidR="00CF2CB6" w:rsidRPr="005B5255">
        <w:rPr>
          <w:rFonts w:ascii="Calibri" w:hAnsi="Calibri" w:cs="Calibri"/>
          <w:i/>
          <w:noProof/>
        </w:rPr>
        <w:t>ence</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39</w:t>
      </w:r>
      <w:r w:rsidRPr="005B5255">
        <w:rPr>
          <w:rFonts w:ascii="Calibri" w:hAnsi="Calibri" w:cs="Calibri"/>
          <w:noProof/>
        </w:rPr>
        <w:t xml:space="preserve"> (34), 6626</w:t>
      </w:r>
      <w:r w:rsidR="00CF2CB6" w:rsidRPr="005B5255">
        <w:rPr>
          <w:rFonts w:ascii="Calibri" w:hAnsi="Calibri" w:cs="Calibri"/>
          <w:noProof/>
        </w:rPr>
        <w:t>–</w:t>
      </w:r>
      <w:r w:rsidRPr="005B5255">
        <w:rPr>
          <w:rFonts w:ascii="Calibri" w:hAnsi="Calibri" w:cs="Calibri"/>
          <w:noProof/>
        </w:rPr>
        <w:t>6643 (2019).</w:t>
      </w:r>
    </w:p>
    <w:p w14:paraId="6B615D20" w14:textId="3B21C418" w:rsidR="00FF1C29" w:rsidRPr="005B5255" w:rsidRDefault="00FF1C29" w:rsidP="005B5255">
      <w:pPr>
        <w:pStyle w:val="EndNoteBibliography"/>
        <w:rPr>
          <w:rFonts w:ascii="Calibri" w:hAnsi="Calibri" w:cs="Calibri"/>
          <w:noProof/>
        </w:rPr>
      </w:pPr>
      <w:r w:rsidRPr="005B5255">
        <w:rPr>
          <w:rFonts w:ascii="Calibri" w:hAnsi="Calibri" w:cs="Calibri"/>
          <w:noProof/>
        </w:rPr>
        <w:t>9</w:t>
      </w:r>
      <w:r w:rsidRPr="005B5255">
        <w:rPr>
          <w:rFonts w:ascii="Calibri" w:hAnsi="Calibri" w:cs="Calibri"/>
          <w:noProof/>
        </w:rPr>
        <w:tab/>
        <w:t>Shalizi, A.</w:t>
      </w:r>
      <w:r w:rsidRPr="005B5255">
        <w:rPr>
          <w:rFonts w:ascii="Calibri" w:hAnsi="Calibri" w:cs="Calibri"/>
          <w:iCs/>
          <w:noProof/>
        </w:rPr>
        <w:t xml:space="preserve"> et al.</w:t>
      </w:r>
      <w:r w:rsidRPr="005B5255">
        <w:rPr>
          <w:rFonts w:ascii="Calibri" w:hAnsi="Calibri" w:cs="Calibri"/>
          <w:noProof/>
        </w:rPr>
        <w:t xml:space="preserve"> PIASx is a MEF2 SUMO E3 ligase that promotes postsynaptic dendritic morphogenesis. </w:t>
      </w:r>
      <w:r w:rsidRPr="005B5255">
        <w:rPr>
          <w:rFonts w:ascii="Calibri" w:hAnsi="Calibri" w:cs="Calibri"/>
          <w:i/>
          <w:noProof/>
        </w:rPr>
        <w:t>J</w:t>
      </w:r>
      <w:r w:rsidR="006615CC" w:rsidRPr="005B5255">
        <w:rPr>
          <w:rFonts w:ascii="Calibri" w:hAnsi="Calibri" w:cs="Calibri"/>
          <w:i/>
          <w:noProof/>
        </w:rPr>
        <w:t>ournal of</w:t>
      </w:r>
      <w:r w:rsidRPr="005B5255">
        <w:rPr>
          <w:rFonts w:ascii="Calibri" w:hAnsi="Calibri" w:cs="Calibri"/>
          <w:i/>
          <w:noProof/>
        </w:rPr>
        <w:t xml:space="preserve"> Neurosci</w:t>
      </w:r>
      <w:r w:rsidR="006615CC" w:rsidRPr="005B5255">
        <w:rPr>
          <w:rFonts w:ascii="Calibri" w:hAnsi="Calibri" w:cs="Calibri"/>
          <w:i/>
          <w:noProof/>
        </w:rPr>
        <w:t>ence</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27</w:t>
      </w:r>
      <w:r w:rsidRPr="005B5255">
        <w:rPr>
          <w:rFonts w:ascii="Calibri" w:hAnsi="Calibri" w:cs="Calibri"/>
          <w:noProof/>
        </w:rPr>
        <w:t xml:space="preserve"> (37), 10037</w:t>
      </w:r>
      <w:r w:rsidR="006615CC" w:rsidRPr="005B5255">
        <w:rPr>
          <w:rFonts w:ascii="Calibri" w:hAnsi="Calibri" w:cs="Calibri"/>
          <w:noProof/>
        </w:rPr>
        <w:t>–</w:t>
      </w:r>
      <w:r w:rsidRPr="005B5255">
        <w:rPr>
          <w:rFonts w:ascii="Calibri" w:hAnsi="Calibri" w:cs="Calibri"/>
          <w:noProof/>
        </w:rPr>
        <w:t>10046 (2007).</w:t>
      </w:r>
    </w:p>
    <w:p w14:paraId="26315999" w14:textId="3569FDA4" w:rsidR="00FF1C29" w:rsidRPr="005B5255" w:rsidRDefault="00FF1C29" w:rsidP="005B5255">
      <w:pPr>
        <w:pStyle w:val="EndNoteBibliography"/>
        <w:rPr>
          <w:rFonts w:ascii="Calibri" w:hAnsi="Calibri" w:cs="Calibri"/>
          <w:noProof/>
        </w:rPr>
      </w:pPr>
      <w:r w:rsidRPr="005B5255">
        <w:rPr>
          <w:rFonts w:ascii="Calibri" w:hAnsi="Calibri" w:cs="Calibri"/>
          <w:noProof/>
        </w:rPr>
        <w:t>10</w:t>
      </w:r>
      <w:r w:rsidRPr="005B5255">
        <w:rPr>
          <w:rFonts w:ascii="Calibri" w:hAnsi="Calibri" w:cs="Calibri"/>
          <w:noProof/>
        </w:rPr>
        <w:tab/>
        <w:t>Shalizi, A.</w:t>
      </w:r>
      <w:r w:rsidRPr="005B5255">
        <w:rPr>
          <w:rFonts w:ascii="Calibri" w:hAnsi="Calibri" w:cs="Calibri"/>
          <w:i/>
          <w:noProof/>
        </w:rPr>
        <w:t xml:space="preserve"> </w:t>
      </w:r>
      <w:r w:rsidRPr="005B5255">
        <w:rPr>
          <w:rFonts w:ascii="Calibri" w:hAnsi="Calibri" w:cs="Calibri"/>
          <w:iCs/>
          <w:noProof/>
        </w:rPr>
        <w:t>et al.</w:t>
      </w:r>
      <w:r w:rsidRPr="005B5255">
        <w:rPr>
          <w:rFonts w:ascii="Calibri" w:hAnsi="Calibri" w:cs="Calibri"/>
          <w:noProof/>
        </w:rPr>
        <w:t xml:space="preserve"> A Calcium-</w:t>
      </w:r>
      <w:r w:rsidR="00983BE1" w:rsidRPr="005B5255">
        <w:rPr>
          <w:rFonts w:ascii="Calibri" w:hAnsi="Calibri" w:cs="Calibri"/>
          <w:noProof/>
        </w:rPr>
        <w:t xml:space="preserve">regulated </w:t>
      </w:r>
      <w:r w:rsidRPr="005B5255">
        <w:rPr>
          <w:rFonts w:ascii="Calibri" w:hAnsi="Calibri" w:cs="Calibri"/>
          <w:noProof/>
        </w:rPr>
        <w:t xml:space="preserve">MEF2 </w:t>
      </w:r>
      <w:r w:rsidR="00983BE1" w:rsidRPr="005B5255">
        <w:rPr>
          <w:rFonts w:ascii="Calibri" w:hAnsi="Calibri" w:cs="Calibri"/>
          <w:noProof/>
        </w:rPr>
        <w:t>sumoylation s</w:t>
      </w:r>
      <w:r w:rsidRPr="005B5255">
        <w:rPr>
          <w:rFonts w:ascii="Calibri" w:hAnsi="Calibri" w:cs="Calibri"/>
          <w:noProof/>
        </w:rPr>
        <w:t xml:space="preserve">witch </w:t>
      </w:r>
      <w:r w:rsidR="00983BE1" w:rsidRPr="005B5255">
        <w:rPr>
          <w:rFonts w:ascii="Calibri" w:hAnsi="Calibri" w:cs="Calibri"/>
          <w:noProof/>
        </w:rPr>
        <w:t>controls poststynaptic differentiation</w:t>
      </w:r>
      <w:r w:rsidRPr="005B5255">
        <w:rPr>
          <w:rFonts w:ascii="Calibri" w:hAnsi="Calibri" w:cs="Calibri"/>
          <w:noProof/>
        </w:rPr>
        <w:t xml:space="preserve">. </w:t>
      </w:r>
      <w:r w:rsidRPr="005B5255">
        <w:rPr>
          <w:rFonts w:ascii="Calibri" w:hAnsi="Calibri" w:cs="Calibri"/>
          <w:i/>
          <w:noProof/>
        </w:rPr>
        <w:t>Science.</w:t>
      </w:r>
      <w:r w:rsidRPr="005B5255">
        <w:rPr>
          <w:rFonts w:ascii="Calibri" w:hAnsi="Calibri" w:cs="Calibri"/>
          <w:noProof/>
        </w:rPr>
        <w:t xml:space="preserve"> </w:t>
      </w:r>
      <w:r w:rsidRPr="005B5255">
        <w:rPr>
          <w:rFonts w:ascii="Calibri" w:hAnsi="Calibri" w:cs="Calibri"/>
          <w:b/>
          <w:noProof/>
        </w:rPr>
        <w:t>311</w:t>
      </w:r>
      <w:r w:rsidR="00843438" w:rsidRPr="005B5255">
        <w:rPr>
          <w:rFonts w:ascii="Calibri" w:hAnsi="Calibri" w:cs="Calibri"/>
          <w:b/>
          <w:noProof/>
        </w:rPr>
        <w:t xml:space="preserve"> </w:t>
      </w:r>
      <w:r w:rsidR="00843438" w:rsidRPr="005B5255">
        <w:rPr>
          <w:rFonts w:ascii="Calibri" w:hAnsi="Calibri" w:cs="Calibri"/>
          <w:bCs/>
          <w:noProof/>
        </w:rPr>
        <w:t>(5763)</w:t>
      </w:r>
      <w:r w:rsidR="00983BE1" w:rsidRPr="005B5255">
        <w:rPr>
          <w:rFonts w:ascii="Calibri" w:hAnsi="Calibri" w:cs="Calibri"/>
          <w:bCs/>
          <w:noProof/>
        </w:rPr>
        <w:t>,</w:t>
      </w:r>
      <w:r w:rsidRPr="005B5255">
        <w:rPr>
          <w:rFonts w:ascii="Calibri" w:hAnsi="Calibri" w:cs="Calibri"/>
          <w:noProof/>
        </w:rPr>
        <w:t xml:space="preserve"> 1012</w:t>
      </w:r>
      <w:r w:rsidR="00983BE1" w:rsidRPr="005B5255">
        <w:rPr>
          <w:rFonts w:ascii="Calibri" w:hAnsi="Calibri" w:cs="Calibri"/>
          <w:noProof/>
        </w:rPr>
        <w:t>–</w:t>
      </w:r>
      <w:r w:rsidRPr="005B5255">
        <w:rPr>
          <w:rFonts w:ascii="Calibri" w:hAnsi="Calibri" w:cs="Calibri"/>
          <w:noProof/>
        </w:rPr>
        <w:t>1017 (2006).</w:t>
      </w:r>
    </w:p>
    <w:p w14:paraId="16A40A97" w14:textId="24499EE0" w:rsidR="00FF1C29" w:rsidRPr="005B5255" w:rsidRDefault="00FF1C29" w:rsidP="005B5255">
      <w:pPr>
        <w:pStyle w:val="EndNoteBibliography"/>
        <w:rPr>
          <w:rFonts w:ascii="Calibri" w:hAnsi="Calibri" w:cs="Calibri"/>
          <w:noProof/>
        </w:rPr>
      </w:pPr>
      <w:r w:rsidRPr="005B5255">
        <w:rPr>
          <w:rFonts w:ascii="Calibri" w:hAnsi="Calibri" w:cs="Calibri"/>
          <w:noProof/>
        </w:rPr>
        <w:t>11</w:t>
      </w:r>
      <w:r w:rsidRPr="005B5255">
        <w:rPr>
          <w:rFonts w:ascii="Calibri" w:hAnsi="Calibri" w:cs="Calibri"/>
          <w:noProof/>
        </w:rPr>
        <w:tab/>
        <w:t>Konishi, Y., Stegmuller, J., Matsuda, T., Bonni, S.</w:t>
      </w:r>
      <w:r w:rsidR="00843438" w:rsidRPr="005B5255">
        <w:rPr>
          <w:rFonts w:ascii="Calibri" w:hAnsi="Calibri" w:cs="Calibri"/>
          <w:noProof/>
        </w:rPr>
        <w:t>,</w:t>
      </w:r>
      <w:r w:rsidRPr="005B5255">
        <w:rPr>
          <w:rFonts w:ascii="Calibri" w:hAnsi="Calibri" w:cs="Calibri"/>
          <w:noProof/>
        </w:rPr>
        <w:t xml:space="preserve"> Bonni, A. Cdh1-APC controls axonal growth and patterning in the mammalian brain. </w:t>
      </w:r>
      <w:r w:rsidRPr="005B5255">
        <w:rPr>
          <w:rFonts w:ascii="Calibri" w:hAnsi="Calibri" w:cs="Calibri"/>
          <w:i/>
          <w:noProof/>
        </w:rPr>
        <w:t>Science.</w:t>
      </w:r>
      <w:r w:rsidRPr="005B5255">
        <w:rPr>
          <w:rFonts w:ascii="Calibri" w:hAnsi="Calibri" w:cs="Calibri"/>
          <w:noProof/>
        </w:rPr>
        <w:t xml:space="preserve"> </w:t>
      </w:r>
      <w:r w:rsidRPr="005B5255">
        <w:rPr>
          <w:rFonts w:ascii="Calibri" w:hAnsi="Calibri" w:cs="Calibri"/>
          <w:b/>
          <w:noProof/>
        </w:rPr>
        <w:t>303</w:t>
      </w:r>
      <w:r w:rsidRPr="005B5255">
        <w:rPr>
          <w:rFonts w:ascii="Calibri" w:hAnsi="Calibri" w:cs="Calibri"/>
          <w:noProof/>
        </w:rPr>
        <w:t xml:space="preserve"> (5660), 1026</w:t>
      </w:r>
      <w:r w:rsidR="00843438" w:rsidRPr="005B5255">
        <w:rPr>
          <w:rFonts w:ascii="Calibri" w:hAnsi="Calibri" w:cs="Calibri"/>
          <w:noProof/>
        </w:rPr>
        <w:t>–</w:t>
      </w:r>
      <w:r w:rsidRPr="005B5255">
        <w:rPr>
          <w:rFonts w:ascii="Calibri" w:hAnsi="Calibri" w:cs="Calibri"/>
          <w:noProof/>
        </w:rPr>
        <w:t>1030 (2004).</w:t>
      </w:r>
    </w:p>
    <w:p w14:paraId="5E5D5E2C" w14:textId="2562BB14" w:rsidR="00FF1C29" w:rsidRPr="005B5255" w:rsidRDefault="00FF1C29" w:rsidP="005B5255">
      <w:pPr>
        <w:pStyle w:val="EndNoteBibliography"/>
        <w:rPr>
          <w:rFonts w:ascii="Calibri" w:hAnsi="Calibri" w:cs="Calibri"/>
          <w:noProof/>
        </w:rPr>
      </w:pPr>
      <w:r w:rsidRPr="005B5255">
        <w:rPr>
          <w:rFonts w:ascii="Calibri" w:hAnsi="Calibri" w:cs="Calibri"/>
          <w:noProof/>
        </w:rPr>
        <w:t>12</w:t>
      </w:r>
      <w:r w:rsidRPr="005B5255">
        <w:rPr>
          <w:rFonts w:ascii="Calibri" w:hAnsi="Calibri" w:cs="Calibri"/>
          <w:noProof/>
        </w:rPr>
        <w:tab/>
        <w:t>Holubowska, A., Mukherjee, C., Vadhvani, M.</w:t>
      </w:r>
      <w:r w:rsidR="00BE61FA" w:rsidRPr="005B5255">
        <w:rPr>
          <w:rFonts w:ascii="Calibri" w:hAnsi="Calibri" w:cs="Calibri"/>
          <w:noProof/>
        </w:rPr>
        <w:t>,</w:t>
      </w:r>
      <w:r w:rsidRPr="005B5255">
        <w:rPr>
          <w:rFonts w:ascii="Calibri" w:hAnsi="Calibri" w:cs="Calibri"/>
          <w:noProof/>
        </w:rPr>
        <w:t xml:space="preserve"> Stegmuller, J. Genetic manipulation of cerebellar granule neurons in vitro and in vivo to study neuronal morphology and migration. </w:t>
      </w:r>
      <w:r w:rsidRPr="005B5255">
        <w:rPr>
          <w:rFonts w:ascii="Calibri" w:hAnsi="Calibri" w:cs="Calibri"/>
          <w:i/>
          <w:noProof/>
        </w:rPr>
        <w:t>J</w:t>
      </w:r>
      <w:r w:rsidR="00BE61FA" w:rsidRPr="005B5255">
        <w:rPr>
          <w:rFonts w:ascii="Calibri" w:hAnsi="Calibri" w:cs="Calibri"/>
          <w:i/>
          <w:noProof/>
        </w:rPr>
        <w:t>ournal of</w:t>
      </w:r>
      <w:r w:rsidRPr="005B5255">
        <w:rPr>
          <w:rFonts w:ascii="Calibri" w:hAnsi="Calibri" w:cs="Calibri"/>
          <w:i/>
          <w:noProof/>
        </w:rPr>
        <w:t xml:space="preserve"> Vis</w:t>
      </w:r>
      <w:r w:rsidR="00BE61FA" w:rsidRPr="005B5255">
        <w:rPr>
          <w:rFonts w:ascii="Calibri" w:hAnsi="Calibri" w:cs="Calibri"/>
          <w:i/>
          <w:noProof/>
        </w:rPr>
        <w:t>ualized</w:t>
      </w:r>
      <w:r w:rsidRPr="005B5255">
        <w:rPr>
          <w:rFonts w:ascii="Calibri" w:hAnsi="Calibri" w:cs="Calibri"/>
          <w:i/>
          <w:noProof/>
        </w:rPr>
        <w:t xml:space="preserve"> Exp</w:t>
      </w:r>
      <w:r w:rsidR="00BE61FA" w:rsidRPr="005B5255">
        <w:rPr>
          <w:rFonts w:ascii="Calibri" w:hAnsi="Calibri" w:cs="Calibri"/>
          <w:i/>
          <w:noProof/>
        </w:rPr>
        <w:t>eriments: JoVE</w:t>
      </w:r>
      <w:r w:rsidRPr="005B5255">
        <w:rPr>
          <w:rFonts w:ascii="Calibri" w:hAnsi="Calibri" w:cs="Calibri"/>
          <w:i/>
          <w:noProof/>
        </w:rPr>
        <w:t>.</w:t>
      </w:r>
      <w:r w:rsidRPr="005B5255">
        <w:rPr>
          <w:rFonts w:ascii="Calibri" w:hAnsi="Calibri" w:cs="Calibri"/>
          <w:noProof/>
        </w:rPr>
        <w:t xml:space="preserve"> (85), 51070 (2014).</w:t>
      </w:r>
    </w:p>
    <w:p w14:paraId="27837953" w14:textId="094137AA" w:rsidR="00FF1C29" w:rsidRPr="005B5255" w:rsidRDefault="00FF1C29" w:rsidP="005B5255">
      <w:pPr>
        <w:pStyle w:val="EndNoteBibliography"/>
        <w:rPr>
          <w:rFonts w:ascii="Calibri" w:hAnsi="Calibri" w:cs="Calibri"/>
          <w:noProof/>
        </w:rPr>
      </w:pPr>
      <w:r w:rsidRPr="005B5255">
        <w:rPr>
          <w:rFonts w:ascii="Calibri" w:hAnsi="Calibri" w:cs="Calibri"/>
          <w:noProof/>
        </w:rPr>
        <w:lastRenderedPageBreak/>
        <w:t>13</w:t>
      </w:r>
      <w:r w:rsidRPr="005B5255">
        <w:rPr>
          <w:rFonts w:ascii="Calibri" w:hAnsi="Calibri" w:cs="Calibri"/>
          <w:noProof/>
        </w:rPr>
        <w:tab/>
        <w:t>Yang, Y.</w:t>
      </w:r>
      <w:r w:rsidRPr="005B5255">
        <w:rPr>
          <w:rFonts w:ascii="Calibri" w:hAnsi="Calibri" w:cs="Calibri"/>
          <w:i/>
          <w:noProof/>
        </w:rPr>
        <w:t xml:space="preserve"> </w:t>
      </w:r>
      <w:r w:rsidRPr="005B5255">
        <w:rPr>
          <w:rFonts w:ascii="Calibri" w:hAnsi="Calibri" w:cs="Calibri"/>
          <w:iCs/>
          <w:noProof/>
        </w:rPr>
        <w:t xml:space="preserve">et al. </w:t>
      </w:r>
      <w:r w:rsidRPr="005B5255">
        <w:rPr>
          <w:rFonts w:ascii="Calibri" w:hAnsi="Calibri" w:cs="Calibri"/>
          <w:noProof/>
        </w:rPr>
        <w:t xml:space="preserve">Chromatin remodeling inactivates activity genes and regulates neural coding. </w:t>
      </w:r>
      <w:r w:rsidRPr="005B5255">
        <w:rPr>
          <w:rFonts w:ascii="Calibri" w:hAnsi="Calibri" w:cs="Calibri"/>
          <w:i/>
          <w:noProof/>
        </w:rPr>
        <w:t>Science.</w:t>
      </w:r>
      <w:r w:rsidRPr="005B5255">
        <w:rPr>
          <w:rFonts w:ascii="Calibri" w:hAnsi="Calibri" w:cs="Calibri"/>
          <w:noProof/>
        </w:rPr>
        <w:t xml:space="preserve"> </w:t>
      </w:r>
      <w:r w:rsidRPr="005B5255">
        <w:rPr>
          <w:rFonts w:ascii="Calibri" w:hAnsi="Calibri" w:cs="Calibri"/>
          <w:b/>
          <w:noProof/>
        </w:rPr>
        <w:t>353</w:t>
      </w:r>
      <w:r w:rsidRPr="005B5255">
        <w:rPr>
          <w:rFonts w:ascii="Calibri" w:hAnsi="Calibri" w:cs="Calibri"/>
          <w:noProof/>
        </w:rPr>
        <w:t xml:space="preserve"> (6296), 300</w:t>
      </w:r>
      <w:r w:rsidR="00173444" w:rsidRPr="005B5255">
        <w:rPr>
          <w:rFonts w:ascii="Calibri" w:hAnsi="Calibri" w:cs="Calibri"/>
          <w:noProof/>
        </w:rPr>
        <w:t>–</w:t>
      </w:r>
      <w:r w:rsidRPr="005B5255">
        <w:rPr>
          <w:rFonts w:ascii="Calibri" w:hAnsi="Calibri" w:cs="Calibri"/>
          <w:noProof/>
        </w:rPr>
        <w:t>305 (2016).</w:t>
      </w:r>
    </w:p>
    <w:p w14:paraId="0E3B10D1" w14:textId="26011B7F" w:rsidR="00FF1C29" w:rsidRPr="005B5255" w:rsidRDefault="00FF1C29" w:rsidP="005B5255">
      <w:pPr>
        <w:pStyle w:val="EndNoteBibliography"/>
        <w:rPr>
          <w:rFonts w:ascii="Calibri" w:hAnsi="Calibri" w:cs="Calibri"/>
          <w:noProof/>
        </w:rPr>
      </w:pPr>
      <w:r w:rsidRPr="005B5255">
        <w:rPr>
          <w:rFonts w:ascii="Calibri" w:hAnsi="Calibri" w:cs="Calibri"/>
          <w:noProof/>
        </w:rPr>
        <w:t>14</w:t>
      </w:r>
      <w:r w:rsidRPr="005B5255">
        <w:rPr>
          <w:rFonts w:ascii="Calibri" w:hAnsi="Calibri" w:cs="Calibri"/>
          <w:noProof/>
        </w:rPr>
        <w:tab/>
        <w:t xml:space="preserve">Herculano-Houzel, S. Coordinated scaling of cortical and cerebellar numbers of neurons. </w:t>
      </w:r>
      <w:r w:rsidRPr="005B5255">
        <w:rPr>
          <w:rFonts w:ascii="Calibri" w:hAnsi="Calibri" w:cs="Calibri"/>
          <w:i/>
          <w:noProof/>
        </w:rPr>
        <w:t>Front</w:t>
      </w:r>
      <w:r w:rsidR="0072196D" w:rsidRPr="005B5255">
        <w:rPr>
          <w:rFonts w:ascii="Calibri" w:hAnsi="Calibri" w:cs="Calibri"/>
          <w:i/>
          <w:noProof/>
        </w:rPr>
        <w:t>iers in</w:t>
      </w:r>
      <w:r w:rsidRPr="005B5255">
        <w:rPr>
          <w:rFonts w:ascii="Calibri" w:hAnsi="Calibri" w:cs="Calibri"/>
          <w:i/>
          <w:noProof/>
        </w:rPr>
        <w:t xml:space="preserve"> Neuroanat</w:t>
      </w:r>
      <w:r w:rsidR="0072196D" w:rsidRPr="005B5255">
        <w:rPr>
          <w:rFonts w:ascii="Calibri" w:hAnsi="Calibri" w:cs="Calibri"/>
          <w:i/>
          <w:noProof/>
        </w:rPr>
        <w:t>omy</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4</w:t>
      </w:r>
      <w:r w:rsidR="0072196D" w:rsidRPr="005B5255">
        <w:rPr>
          <w:rFonts w:ascii="Calibri" w:hAnsi="Calibri" w:cs="Calibri"/>
          <w:bCs/>
          <w:noProof/>
        </w:rPr>
        <w:t>,</w:t>
      </w:r>
      <w:r w:rsidRPr="005B5255">
        <w:rPr>
          <w:rFonts w:ascii="Calibri" w:hAnsi="Calibri" w:cs="Calibri"/>
          <w:noProof/>
        </w:rPr>
        <w:t xml:space="preserve"> 12 (2010).</w:t>
      </w:r>
    </w:p>
    <w:p w14:paraId="0914E93F" w14:textId="4468A24D" w:rsidR="00FF1C29" w:rsidRPr="005B5255" w:rsidRDefault="00FF1C29" w:rsidP="005B5255">
      <w:pPr>
        <w:pStyle w:val="EndNoteBibliography"/>
        <w:rPr>
          <w:rFonts w:ascii="Calibri" w:hAnsi="Calibri" w:cs="Calibri"/>
          <w:noProof/>
        </w:rPr>
      </w:pPr>
      <w:r w:rsidRPr="005B5255">
        <w:rPr>
          <w:rFonts w:ascii="Calibri" w:hAnsi="Calibri" w:cs="Calibri"/>
          <w:noProof/>
        </w:rPr>
        <w:t>15</w:t>
      </w:r>
      <w:r w:rsidRPr="005B5255">
        <w:rPr>
          <w:rFonts w:ascii="Calibri" w:hAnsi="Calibri" w:cs="Calibri"/>
          <w:noProof/>
        </w:rPr>
        <w:tab/>
        <w:t>Wilson, P. M., Fryer, R. H., Fang, Y.</w:t>
      </w:r>
      <w:r w:rsidR="00E071A6" w:rsidRPr="005B5255">
        <w:rPr>
          <w:rFonts w:ascii="Calibri" w:hAnsi="Calibri" w:cs="Calibri"/>
          <w:noProof/>
        </w:rPr>
        <w:t>,</w:t>
      </w:r>
      <w:r w:rsidRPr="005B5255">
        <w:rPr>
          <w:rFonts w:ascii="Calibri" w:hAnsi="Calibri" w:cs="Calibri"/>
          <w:noProof/>
        </w:rPr>
        <w:t xml:space="preserve"> Hatten, M. E. Astn2, a novel member of the astrotactin gene family, regulates the trafficking of ASTN1 during glial-guided neuronal migration. </w:t>
      </w:r>
      <w:r w:rsidRPr="005B5255">
        <w:rPr>
          <w:rFonts w:ascii="Calibri" w:hAnsi="Calibri" w:cs="Calibri"/>
          <w:i/>
          <w:noProof/>
        </w:rPr>
        <w:t>J</w:t>
      </w:r>
      <w:r w:rsidR="00E071A6" w:rsidRPr="005B5255">
        <w:rPr>
          <w:rFonts w:ascii="Calibri" w:hAnsi="Calibri" w:cs="Calibri"/>
          <w:i/>
          <w:noProof/>
        </w:rPr>
        <w:t>ournal of</w:t>
      </w:r>
      <w:r w:rsidRPr="005B5255">
        <w:rPr>
          <w:rFonts w:ascii="Calibri" w:hAnsi="Calibri" w:cs="Calibri"/>
          <w:i/>
          <w:noProof/>
        </w:rPr>
        <w:t xml:space="preserve"> Neurosci</w:t>
      </w:r>
      <w:r w:rsidR="00E071A6" w:rsidRPr="005B5255">
        <w:rPr>
          <w:rFonts w:ascii="Calibri" w:hAnsi="Calibri" w:cs="Calibri"/>
          <w:i/>
          <w:noProof/>
        </w:rPr>
        <w:t>ence</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30</w:t>
      </w:r>
      <w:r w:rsidRPr="005B5255">
        <w:rPr>
          <w:rFonts w:ascii="Calibri" w:hAnsi="Calibri" w:cs="Calibri"/>
          <w:noProof/>
        </w:rPr>
        <w:t xml:space="preserve"> (25), 8529</w:t>
      </w:r>
      <w:r w:rsidR="00E071A6" w:rsidRPr="005B5255">
        <w:rPr>
          <w:rFonts w:ascii="Calibri" w:hAnsi="Calibri" w:cs="Calibri"/>
          <w:noProof/>
        </w:rPr>
        <w:t>–</w:t>
      </w:r>
      <w:r w:rsidRPr="005B5255">
        <w:rPr>
          <w:rFonts w:ascii="Calibri" w:hAnsi="Calibri" w:cs="Calibri"/>
          <w:noProof/>
        </w:rPr>
        <w:t>8540 (2010).</w:t>
      </w:r>
    </w:p>
    <w:p w14:paraId="5012CC5B" w14:textId="66DF9632" w:rsidR="00FF1C29" w:rsidRPr="005B5255" w:rsidRDefault="00FF1C29" w:rsidP="005B5255">
      <w:pPr>
        <w:pStyle w:val="EndNoteBibliography"/>
        <w:rPr>
          <w:rFonts w:ascii="Calibri" w:hAnsi="Calibri" w:cs="Calibri"/>
          <w:noProof/>
        </w:rPr>
      </w:pPr>
      <w:r w:rsidRPr="005B5255">
        <w:rPr>
          <w:rFonts w:ascii="Calibri" w:hAnsi="Calibri" w:cs="Calibri"/>
          <w:noProof/>
        </w:rPr>
        <w:t>16</w:t>
      </w:r>
      <w:r w:rsidRPr="005B5255">
        <w:rPr>
          <w:rFonts w:ascii="Calibri" w:hAnsi="Calibri" w:cs="Calibri"/>
          <w:noProof/>
        </w:rPr>
        <w:tab/>
        <w:t>Kokubo, M.</w:t>
      </w:r>
      <w:r w:rsidRPr="005B5255">
        <w:rPr>
          <w:rFonts w:ascii="Calibri" w:hAnsi="Calibri" w:cs="Calibri"/>
          <w:i/>
          <w:noProof/>
        </w:rPr>
        <w:t xml:space="preserve"> </w:t>
      </w:r>
      <w:r w:rsidRPr="005B5255">
        <w:rPr>
          <w:rFonts w:ascii="Calibri" w:hAnsi="Calibri" w:cs="Calibri"/>
          <w:iCs/>
          <w:noProof/>
        </w:rPr>
        <w:t xml:space="preserve">et al. </w:t>
      </w:r>
      <w:r w:rsidRPr="005B5255">
        <w:rPr>
          <w:rFonts w:ascii="Calibri" w:hAnsi="Calibri" w:cs="Calibri"/>
          <w:noProof/>
        </w:rPr>
        <w:t xml:space="preserve">BDNF-mediated cerebellar granule cell development is impaired in mice null for CaMKK2 or CaMKIV. </w:t>
      </w:r>
      <w:r w:rsidRPr="005B5255">
        <w:rPr>
          <w:rFonts w:ascii="Calibri" w:hAnsi="Calibri" w:cs="Calibri"/>
          <w:i/>
          <w:noProof/>
        </w:rPr>
        <w:t>J</w:t>
      </w:r>
      <w:r w:rsidR="00720238" w:rsidRPr="005B5255">
        <w:rPr>
          <w:rFonts w:ascii="Calibri" w:hAnsi="Calibri" w:cs="Calibri"/>
          <w:i/>
          <w:noProof/>
        </w:rPr>
        <w:t>ournal of</w:t>
      </w:r>
      <w:r w:rsidRPr="005B5255">
        <w:rPr>
          <w:rFonts w:ascii="Calibri" w:hAnsi="Calibri" w:cs="Calibri"/>
          <w:i/>
          <w:noProof/>
        </w:rPr>
        <w:t xml:space="preserve"> Neurosci</w:t>
      </w:r>
      <w:r w:rsidR="00720238" w:rsidRPr="005B5255">
        <w:rPr>
          <w:rFonts w:ascii="Calibri" w:hAnsi="Calibri" w:cs="Calibri"/>
          <w:i/>
          <w:noProof/>
        </w:rPr>
        <w:t>ence</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29</w:t>
      </w:r>
      <w:r w:rsidRPr="005B5255">
        <w:rPr>
          <w:rFonts w:ascii="Calibri" w:hAnsi="Calibri" w:cs="Calibri"/>
          <w:noProof/>
        </w:rPr>
        <w:t xml:space="preserve"> (28), 8901</w:t>
      </w:r>
      <w:r w:rsidR="00720238" w:rsidRPr="005B5255">
        <w:rPr>
          <w:rFonts w:ascii="Calibri" w:hAnsi="Calibri" w:cs="Calibri"/>
          <w:noProof/>
        </w:rPr>
        <w:t>–</w:t>
      </w:r>
      <w:r w:rsidRPr="005B5255">
        <w:rPr>
          <w:rFonts w:ascii="Calibri" w:hAnsi="Calibri" w:cs="Calibri"/>
          <w:noProof/>
        </w:rPr>
        <w:t>8913 (2009).</w:t>
      </w:r>
    </w:p>
    <w:p w14:paraId="6A43252D" w14:textId="4BB19B0C" w:rsidR="00FF1C29" w:rsidRPr="005B5255" w:rsidRDefault="00FF1C29" w:rsidP="005B5255">
      <w:pPr>
        <w:pStyle w:val="EndNoteBibliography"/>
        <w:rPr>
          <w:rFonts w:ascii="Calibri" w:hAnsi="Calibri" w:cs="Calibri"/>
          <w:noProof/>
        </w:rPr>
      </w:pPr>
      <w:r w:rsidRPr="005B5255">
        <w:rPr>
          <w:rFonts w:ascii="Calibri" w:hAnsi="Calibri" w:cs="Calibri"/>
          <w:noProof/>
        </w:rPr>
        <w:t>17</w:t>
      </w:r>
      <w:r w:rsidRPr="005B5255">
        <w:rPr>
          <w:rFonts w:ascii="Calibri" w:hAnsi="Calibri" w:cs="Calibri"/>
          <w:noProof/>
        </w:rPr>
        <w:tab/>
        <w:t>Schwartz, P. M., Borghesani, P. R., Levy, R. L., Pomeroy, S. L.</w:t>
      </w:r>
      <w:r w:rsidR="001C668C" w:rsidRPr="005B5255">
        <w:rPr>
          <w:rFonts w:ascii="Calibri" w:hAnsi="Calibri" w:cs="Calibri"/>
          <w:noProof/>
        </w:rPr>
        <w:t>,</w:t>
      </w:r>
      <w:r w:rsidRPr="005B5255">
        <w:rPr>
          <w:rFonts w:ascii="Calibri" w:hAnsi="Calibri" w:cs="Calibri"/>
          <w:noProof/>
        </w:rPr>
        <w:t xml:space="preserve"> Segal, R. A. Abnormal cerebellar development and foliation in BDNF-/- mice reveals a role for neurotrophins in CNS patterning. </w:t>
      </w:r>
      <w:r w:rsidRPr="005B5255">
        <w:rPr>
          <w:rFonts w:ascii="Calibri" w:hAnsi="Calibri" w:cs="Calibri"/>
          <w:i/>
          <w:noProof/>
        </w:rPr>
        <w:t>Neuron.</w:t>
      </w:r>
      <w:r w:rsidRPr="005B5255">
        <w:rPr>
          <w:rFonts w:ascii="Calibri" w:hAnsi="Calibri" w:cs="Calibri"/>
          <w:noProof/>
        </w:rPr>
        <w:t xml:space="preserve"> </w:t>
      </w:r>
      <w:r w:rsidRPr="005B5255">
        <w:rPr>
          <w:rFonts w:ascii="Calibri" w:hAnsi="Calibri" w:cs="Calibri"/>
          <w:b/>
          <w:noProof/>
        </w:rPr>
        <w:t>19</w:t>
      </w:r>
      <w:r w:rsidRPr="005B5255">
        <w:rPr>
          <w:rFonts w:ascii="Calibri" w:hAnsi="Calibri" w:cs="Calibri"/>
          <w:noProof/>
        </w:rPr>
        <w:t xml:space="preserve"> (2), 269</w:t>
      </w:r>
      <w:r w:rsidR="001C668C" w:rsidRPr="005B5255">
        <w:rPr>
          <w:rFonts w:ascii="Calibri" w:hAnsi="Calibri" w:cs="Calibri"/>
          <w:noProof/>
        </w:rPr>
        <w:t>–</w:t>
      </w:r>
      <w:r w:rsidRPr="005B5255">
        <w:rPr>
          <w:rFonts w:ascii="Calibri" w:hAnsi="Calibri" w:cs="Calibri"/>
          <w:noProof/>
        </w:rPr>
        <w:t>281 (1997).</w:t>
      </w:r>
    </w:p>
    <w:p w14:paraId="3EF44291" w14:textId="4F3FD373" w:rsidR="00FF1C29" w:rsidRPr="005B5255" w:rsidRDefault="00FF1C29" w:rsidP="005B5255">
      <w:pPr>
        <w:pStyle w:val="EndNoteBibliography"/>
        <w:rPr>
          <w:rFonts w:ascii="Calibri" w:hAnsi="Calibri" w:cs="Calibri"/>
          <w:noProof/>
        </w:rPr>
      </w:pPr>
      <w:r w:rsidRPr="005B5255">
        <w:rPr>
          <w:rFonts w:ascii="Calibri" w:hAnsi="Calibri" w:cs="Calibri"/>
          <w:noProof/>
        </w:rPr>
        <w:t>18</w:t>
      </w:r>
      <w:r w:rsidRPr="005B5255">
        <w:rPr>
          <w:rFonts w:ascii="Calibri" w:hAnsi="Calibri" w:cs="Calibri"/>
          <w:noProof/>
        </w:rPr>
        <w:tab/>
        <w:t>Segal, R. A., Pomeroy, S. L.</w:t>
      </w:r>
      <w:r w:rsidR="00D5152E" w:rsidRPr="005B5255">
        <w:rPr>
          <w:rFonts w:ascii="Calibri" w:hAnsi="Calibri" w:cs="Calibri"/>
          <w:noProof/>
        </w:rPr>
        <w:t>,</w:t>
      </w:r>
      <w:r w:rsidRPr="005B5255">
        <w:rPr>
          <w:rFonts w:ascii="Calibri" w:hAnsi="Calibri" w:cs="Calibri"/>
          <w:noProof/>
        </w:rPr>
        <w:t xml:space="preserve"> Stiles, C. D. Axonal growth and fasciculation linked to differential expression of BDNF and NT3 receptors in developing cerebellar granule cells. </w:t>
      </w:r>
      <w:r w:rsidRPr="005B5255">
        <w:rPr>
          <w:rFonts w:ascii="Calibri" w:hAnsi="Calibri" w:cs="Calibri"/>
          <w:i/>
          <w:noProof/>
        </w:rPr>
        <w:t>J</w:t>
      </w:r>
      <w:r w:rsidR="00D5152E" w:rsidRPr="005B5255">
        <w:rPr>
          <w:rFonts w:ascii="Calibri" w:hAnsi="Calibri" w:cs="Calibri"/>
          <w:i/>
          <w:noProof/>
        </w:rPr>
        <w:t>ournal of</w:t>
      </w:r>
      <w:r w:rsidRPr="005B5255">
        <w:rPr>
          <w:rFonts w:ascii="Calibri" w:hAnsi="Calibri" w:cs="Calibri"/>
          <w:i/>
          <w:noProof/>
        </w:rPr>
        <w:t xml:space="preserve"> Neurosci</w:t>
      </w:r>
      <w:r w:rsidR="00D5152E" w:rsidRPr="005B5255">
        <w:rPr>
          <w:rFonts w:ascii="Calibri" w:hAnsi="Calibri" w:cs="Calibri"/>
          <w:i/>
          <w:noProof/>
        </w:rPr>
        <w:t>ence</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15</w:t>
      </w:r>
      <w:r w:rsidRPr="005B5255">
        <w:rPr>
          <w:rFonts w:ascii="Calibri" w:hAnsi="Calibri" w:cs="Calibri"/>
          <w:noProof/>
        </w:rPr>
        <w:t xml:space="preserve"> (7 Pt 1), 4970</w:t>
      </w:r>
      <w:r w:rsidR="00D5152E" w:rsidRPr="005B5255">
        <w:rPr>
          <w:rFonts w:ascii="Calibri" w:hAnsi="Calibri" w:cs="Calibri"/>
          <w:noProof/>
        </w:rPr>
        <w:t>–</w:t>
      </w:r>
      <w:r w:rsidRPr="005B5255">
        <w:rPr>
          <w:rFonts w:ascii="Calibri" w:hAnsi="Calibri" w:cs="Calibri"/>
          <w:noProof/>
        </w:rPr>
        <w:t>4981 (1995).</w:t>
      </w:r>
    </w:p>
    <w:p w14:paraId="16EB497E" w14:textId="305BD359" w:rsidR="00FF1C29" w:rsidRPr="005B5255" w:rsidRDefault="00FF1C29" w:rsidP="005B5255">
      <w:pPr>
        <w:pStyle w:val="EndNoteBibliography"/>
        <w:rPr>
          <w:rFonts w:ascii="Calibri" w:hAnsi="Calibri" w:cs="Calibri"/>
          <w:noProof/>
        </w:rPr>
      </w:pPr>
      <w:r w:rsidRPr="005B5255">
        <w:rPr>
          <w:rFonts w:ascii="Calibri" w:hAnsi="Calibri" w:cs="Calibri"/>
          <w:noProof/>
        </w:rPr>
        <w:t>19</w:t>
      </w:r>
      <w:r w:rsidRPr="005B5255">
        <w:rPr>
          <w:rFonts w:ascii="Calibri" w:hAnsi="Calibri" w:cs="Calibri"/>
          <w:noProof/>
        </w:rPr>
        <w:tab/>
        <w:t>Zhou, P.</w:t>
      </w:r>
      <w:r w:rsidRPr="005B5255">
        <w:rPr>
          <w:rFonts w:ascii="Calibri" w:hAnsi="Calibri" w:cs="Calibri"/>
          <w:i/>
          <w:noProof/>
        </w:rPr>
        <w:t xml:space="preserve"> </w:t>
      </w:r>
      <w:r w:rsidRPr="005B5255">
        <w:rPr>
          <w:rFonts w:ascii="Calibri" w:hAnsi="Calibri" w:cs="Calibri"/>
          <w:iCs/>
          <w:noProof/>
        </w:rPr>
        <w:t>et al.</w:t>
      </w:r>
      <w:r w:rsidRPr="005B5255">
        <w:rPr>
          <w:rFonts w:ascii="Calibri" w:hAnsi="Calibri" w:cs="Calibri"/>
          <w:noProof/>
        </w:rPr>
        <w:t xml:space="preserve"> Polarized signaling endosomes coordinate BDNF-induced chemotaxis of cerebellar precursors. </w:t>
      </w:r>
      <w:r w:rsidRPr="005B5255">
        <w:rPr>
          <w:rFonts w:ascii="Calibri" w:hAnsi="Calibri" w:cs="Calibri"/>
          <w:i/>
          <w:noProof/>
        </w:rPr>
        <w:t>Neuron.</w:t>
      </w:r>
      <w:r w:rsidRPr="005B5255">
        <w:rPr>
          <w:rFonts w:ascii="Calibri" w:hAnsi="Calibri" w:cs="Calibri"/>
          <w:noProof/>
        </w:rPr>
        <w:t xml:space="preserve"> </w:t>
      </w:r>
      <w:r w:rsidRPr="005B5255">
        <w:rPr>
          <w:rFonts w:ascii="Calibri" w:hAnsi="Calibri" w:cs="Calibri"/>
          <w:b/>
          <w:noProof/>
        </w:rPr>
        <w:t>55</w:t>
      </w:r>
      <w:r w:rsidRPr="005B5255">
        <w:rPr>
          <w:rFonts w:ascii="Calibri" w:hAnsi="Calibri" w:cs="Calibri"/>
          <w:noProof/>
        </w:rPr>
        <w:t xml:space="preserve"> (1), 53</w:t>
      </w:r>
      <w:r w:rsidR="00D5152E" w:rsidRPr="005B5255">
        <w:rPr>
          <w:rFonts w:ascii="Calibri" w:hAnsi="Calibri" w:cs="Calibri"/>
          <w:noProof/>
        </w:rPr>
        <w:t>–</w:t>
      </w:r>
      <w:r w:rsidRPr="005B5255">
        <w:rPr>
          <w:rFonts w:ascii="Calibri" w:hAnsi="Calibri" w:cs="Calibri"/>
          <w:noProof/>
        </w:rPr>
        <w:t>68 (2007).</w:t>
      </w:r>
    </w:p>
    <w:p w14:paraId="3AC182AA" w14:textId="05CD4DB7" w:rsidR="00FF1C29" w:rsidRPr="005B5255" w:rsidRDefault="00FF1C29" w:rsidP="005B5255">
      <w:pPr>
        <w:pStyle w:val="EndNoteBibliography"/>
        <w:rPr>
          <w:rFonts w:ascii="Calibri" w:hAnsi="Calibri" w:cs="Calibri"/>
          <w:noProof/>
        </w:rPr>
      </w:pPr>
      <w:r w:rsidRPr="005B5255">
        <w:rPr>
          <w:rFonts w:ascii="Calibri" w:hAnsi="Calibri" w:cs="Calibri"/>
          <w:noProof/>
        </w:rPr>
        <w:t>20</w:t>
      </w:r>
      <w:r w:rsidRPr="005B5255">
        <w:rPr>
          <w:rFonts w:ascii="Calibri" w:hAnsi="Calibri" w:cs="Calibri"/>
          <w:noProof/>
        </w:rPr>
        <w:tab/>
        <w:t>Dhar, M., Hantman, A. W.</w:t>
      </w:r>
      <w:r w:rsidR="008C63CF" w:rsidRPr="005B5255">
        <w:rPr>
          <w:rFonts w:ascii="Calibri" w:hAnsi="Calibri" w:cs="Calibri"/>
          <w:noProof/>
        </w:rPr>
        <w:t>,</w:t>
      </w:r>
      <w:r w:rsidRPr="005B5255">
        <w:rPr>
          <w:rFonts w:ascii="Calibri" w:hAnsi="Calibri" w:cs="Calibri"/>
          <w:noProof/>
        </w:rPr>
        <w:t xml:space="preserve"> Nishiyama, H. Developmental pattern and structural factors of dendritic survival in cerebellar granule cells in vivo. </w:t>
      </w:r>
      <w:r w:rsidRPr="005B5255">
        <w:rPr>
          <w:rFonts w:ascii="Calibri" w:hAnsi="Calibri" w:cs="Calibri"/>
          <w:i/>
          <w:noProof/>
        </w:rPr>
        <w:t>Sci</w:t>
      </w:r>
      <w:r w:rsidR="008C63CF" w:rsidRPr="005B5255">
        <w:rPr>
          <w:rFonts w:ascii="Calibri" w:hAnsi="Calibri" w:cs="Calibri"/>
          <w:i/>
          <w:noProof/>
        </w:rPr>
        <w:t>entific</w:t>
      </w:r>
      <w:r w:rsidRPr="005B5255">
        <w:rPr>
          <w:rFonts w:ascii="Calibri" w:hAnsi="Calibri" w:cs="Calibri"/>
          <w:i/>
          <w:noProof/>
        </w:rPr>
        <w:t xml:space="preserve"> Rep</w:t>
      </w:r>
      <w:r w:rsidR="008C63CF" w:rsidRPr="005B5255">
        <w:rPr>
          <w:rFonts w:ascii="Calibri" w:hAnsi="Calibri" w:cs="Calibri"/>
          <w:i/>
          <w:noProof/>
        </w:rPr>
        <w:t>orts</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8</w:t>
      </w:r>
      <w:r w:rsidRPr="005B5255">
        <w:rPr>
          <w:rFonts w:ascii="Calibri" w:hAnsi="Calibri" w:cs="Calibri"/>
          <w:noProof/>
        </w:rPr>
        <w:t xml:space="preserve"> (1), 17561 (2018).</w:t>
      </w:r>
    </w:p>
    <w:p w14:paraId="22A9819E" w14:textId="302B0613" w:rsidR="00FF1C29" w:rsidRPr="005B5255" w:rsidRDefault="00FF1C29" w:rsidP="005B5255">
      <w:pPr>
        <w:pStyle w:val="EndNoteBibliography"/>
        <w:rPr>
          <w:rFonts w:ascii="Calibri" w:hAnsi="Calibri" w:cs="Calibri"/>
          <w:noProof/>
        </w:rPr>
      </w:pPr>
      <w:r w:rsidRPr="005B5255">
        <w:rPr>
          <w:rFonts w:ascii="Calibri" w:hAnsi="Calibri" w:cs="Calibri"/>
          <w:noProof/>
        </w:rPr>
        <w:t>21</w:t>
      </w:r>
      <w:r w:rsidRPr="005B5255">
        <w:rPr>
          <w:rFonts w:ascii="Calibri" w:hAnsi="Calibri" w:cs="Calibri"/>
          <w:noProof/>
        </w:rPr>
        <w:tab/>
        <w:t xml:space="preserve">Ito, M. Synaptic plasticity in the cerebellar cortex and its role in motor learning. </w:t>
      </w:r>
      <w:r w:rsidRPr="005B5255">
        <w:rPr>
          <w:rFonts w:ascii="Calibri" w:hAnsi="Calibri" w:cs="Calibri"/>
          <w:i/>
          <w:noProof/>
        </w:rPr>
        <w:t>Can</w:t>
      </w:r>
      <w:r w:rsidR="00F74FE0" w:rsidRPr="005B5255">
        <w:rPr>
          <w:rFonts w:ascii="Calibri" w:hAnsi="Calibri" w:cs="Calibri"/>
          <w:i/>
          <w:noProof/>
        </w:rPr>
        <w:t>adian</w:t>
      </w:r>
      <w:r w:rsidRPr="005B5255">
        <w:rPr>
          <w:rFonts w:ascii="Calibri" w:hAnsi="Calibri" w:cs="Calibri"/>
          <w:i/>
          <w:noProof/>
        </w:rPr>
        <w:t xml:space="preserve"> J</w:t>
      </w:r>
      <w:r w:rsidR="00F74FE0" w:rsidRPr="005B5255">
        <w:rPr>
          <w:rFonts w:ascii="Calibri" w:hAnsi="Calibri" w:cs="Calibri"/>
          <w:i/>
          <w:noProof/>
        </w:rPr>
        <w:t>ournal of</w:t>
      </w:r>
      <w:r w:rsidRPr="005B5255">
        <w:rPr>
          <w:rFonts w:ascii="Calibri" w:hAnsi="Calibri" w:cs="Calibri"/>
          <w:i/>
          <w:noProof/>
        </w:rPr>
        <w:t xml:space="preserve"> Neurol</w:t>
      </w:r>
      <w:r w:rsidR="00F74FE0" w:rsidRPr="005B5255">
        <w:rPr>
          <w:rFonts w:ascii="Calibri" w:hAnsi="Calibri" w:cs="Calibri"/>
          <w:i/>
          <w:noProof/>
        </w:rPr>
        <w:t>ogical</w:t>
      </w:r>
      <w:r w:rsidRPr="005B5255">
        <w:rPr>
          <w:rFonts w:ascii="Calibri" w:hAnsi="Calibri" w:cs="Calibri"/>
          <w:i/>
          <w:noProof/>
        </w:rPr>
        <w:t xml:space="preserve"> Sci</w:t>
      </w:r>
      <w:r w:rsidR="00F74FE0" w:rsidRPr="005B5255">
        <w:rPr>
          <w:rFonts w:ascii="Calibri" w:hAnsi="Calibri" w:cs="Calibri"/>
          <w:i/>
          <w:noProof/>
        </w:rPr>
        <w:t>ences</w:t>
      </w:r>
      <w:r w:rsidRPr="005B5255">
        <w:rPr>
          <w:rFonts w:ascii="Calibri" w:hAnsi="Calibri" w:cs="Calibri"/>
          <w:i/>
          <w:noProof/>
        </w:rPr>
        <w:t>.</w:t>
      </w:r>
      <w:r w:rsidRPr="005B5255">
        <w:rPr>
          <w:rFonts w:ascii="Calibri" w:hAnsi="Calibri" w:cs="Calibri"/>
          <w:noProof/>
        </w:rPr>
        <w:t xml:space="preserve"> </w:t>
      </w:r>
      <w:r w:rsidRPr="005B5255">
        <w:rPr>
          <w:rFonts w:ascii="Calibri" w:hAnsi="Calibri" w:cs="Calibri"/>
          <w:b/>
          <w:noProof/>
        </w:rPr>
        <w:t xml:space="preserve">20 </w:t>
      </w:r>
      <w:r w:rsidR="00F74FE0" w:rsidRPr="005B5255">
        <w:rPr>
          <w:rFonts w:ascii="Calibri" w:hAnsi="Calibri" w:cs="Calibri"/>
          <w:bCs/>
          <w:noProof/>
        </w:rPr>
        <w:t>(</w:t>
      </w:r>
      <w:r w:rsidRPr="005B5255">
        <w:rPr>
          <w:rFonts w:ascii="Calibri" w:hAnsi="Calibri" w:cs="Calibri"/>
          <w:bCs/>
          <w:noProof/>
        </w:rPr>
        <w:t>Suppl 3</w:t>
      </w:r>
      <w:r w:rsidR="00F74FE0" w:rsidRPr="005B5255">
        <w:rPr>
          <w:rFonts w:ascii="Calibri" w:hAnsi="Calibri" w:cs="Calibri"/>
          <w:bCs/>
          <w:noProof/>
        </w:rPr>
        <w:t>)</w:t>
      </w:r>
      <w:r w:rsidR="0020025A" w:rsidRPr="005B5255">
        <w:rPr>
          <w:rFonts w:ascii="Calibri" w:hAnsi="Calibri" w:cs="Calibri"/>
          <w:bCs/>
          <w:noProof/>
        </w:rPr>
        <w:t>,</w:t>
      </w:r>
      <w:r w:rsidRPr="005B5255">
        <w:rPr>
          <w:rFonts w:ascii="Calibri" w:hAnsi="Calibri" w:cs="Calibri"/>
          <w:bCs/>
          <w:noProof/>
        </w:rPr>
        <w:t xml:space="preserve"> </w:t>
      </w:r>
      <w:r w:rsidRPr="005B5255">
        <w:rPr>
          <w:rFonts w:ascii="Calibri" w:hAnsi="Calibri" w:cs="Calibri"/>
          <w:noProof/>
        </w:rPr>
        <w:t>S70</w:t>
      </w:r>
      <w:r w:rsidR="00F74FE0" w:rsidRPr="005B5255">
        <w:rPr>
          <w:rFonts w:ascii="Calibri" w:hAnsi="Calibri" w:cs="Calibri"/>
          <w:noProof/>
        </w:rPr>
        <w:t>–</w:t>
      </w:r>
      <w:r w:rsidRPr="005B5255">
        <w:rPr>
          <w:rFonts w:ascii="Calibri" w:hAnsi="Calibri" w:cs="Calibri"/>
          <w:noProof/>
        </w:rPr>
        <w:t>74 (1993).</w:t>
      </w:r>
    </w:p>
    <w:p w14:paraId="152181C0" w14:textId="555D209A" w:rsidR="00FF1C29" w:rsidRPr="005B5255" w:rsidRDefault="00FF1C29" w:rsidP="005B5255">
      <w:pPr>
        <w:pStyle w:val="EndNoteBibliography"/>
        <w:rPr>
          <w:rFonts w:ascii="Calibri" w:hAnsi="Calibri" w:cs="Calibri"/>
          <w:noProof/>
        </w:rPr>
      </w:pPr>
      <w:r w:rsidRPr="005B5255">
        <w:rPr>
          <w:rFonts w:ascii="Calibri" w:hAnsi="Calibri" w:cs="Calibri"/>
          <w:noProof/>
        </w:rPr>
        <w:t>22</w:t>
      </w:r>
      <w:r w:rsidRPr="005B5255">
        <w:rPr>
          <w:rFonts w:ascii="Calibri" w:hAnsi="Calibri" w:cs="Calibri"/>
          <w:noProof/>
        </w:rPr>
        <w:tab/>
        <w:t>Jorntell, H.</w:t>
      </w:r>
      <w:r w:rsidR="0020025A" w:rsidRPr="005B5255">
        <w:rPr>
          <w:rFonts w:ascii="Calibri" w:hAnsi="Calibri" w:cs="Calibri"/>
          <w:noProof/>
        </w:rPr>
        <w:t>,</w:t>
      </w:r>
      <w:r w:rsidRPr="005B5255">
        <w:rPr>
          <w:rFonts w:ascii="Calibri" w:hAnsi="Calibri" w:cs="Calibri"/>
          <w:noProof/>
        </w:rPr>
        <w:t xml:space="preserve"> Hansel, C. Synaptic memories upside down: bidirectional plasticity at cerebellar parallel fiber-Purkinje cell synapses. </w:t>
      </w:r>
      <w:r w:rsidRPr="005B5255">
        <w:rPr>
          <w:rFonts w:ascii="Calibri" w:hAnsi="Calibri" w:cs="Calibri"/>
          <w:i/>
          <w:noProof/>
        </w:rPr>
        <w:t>Neuron.</w:t>
      </w:r>
      <w:r w:rsidRPr="005B5255">
        <w:rPr>
          <w:rFonts w:ascii="Calibri" w:hAnsi="Calibri" w:cs="Calibri"/>
          <w:noProof/>
        </w:rPr>
        <w:t xml:space="preserve"> </w:t>
      </w:r>
      <w:r w:rsidRPr="005B5255">
        <w:rPr>
          <w:rFonts w:ascii="Calibri" w:hAnsi="Calibri" w:cs="Calibri"/>
          <w:b/>
          <w:noProof/>
        </w:rPr>
        <w:t>52</w:t>
      </w:r>
      <w:r w:rsidRPr="005B5255">
        <w:rPr>
          <w:rFonts w:ascii="Calibri" w:hAnsi="Calibri" w:cs="Calibri"/>
          <w:noProof/>
        </w:rPr>
        <w:t xml:space="preserve"> (2), 227</w:t>
      </w:r>
      <w:r w:rsidR="0020025A" w:rsidRPr="005B5255">
        <w:rPr>
          <w:rFonts w:ascii="Calibri" w:hAnsi="Calibri" w:cs="Calibri"/>
          <w:noProof/>
        </w:rPr>
        <w:t>–</w:t>
      </w:r>
      <w:r w:rsidRPr="005B5255">
        <w:rPr>
          <w:rFonts w:ascii="Calibri" w:hAnsi="Calibri" w:cs="Calibri"/>
          <w:noProof/>
        </w:rPr>
        <w:t>238 (2006).</w:t>
      </w:r>
    </w:p>
    <w:p w14:paraId="37ACD272" w14:textId="7277B173" w:rsidR="00FF1C29" w:rsidRPr="005B5255" w:rsidRDefault="00FF1C29" w:rsidP="005B5255">
      <w:pPr>
        <w:pStyle w:val="EndNoteBibliography"/>
        <w:rPr>
          <w:rFonts w:ascii="Calibri" w:hAnsi="Calibri" w:cs="Calibri"/>
          <w:noProof/>
        </w:rPr>
      </w:pPr>
      <w:r w:rsidRPr="005B5255">
        <w:rPr>
          <w:rFonts w:ascii="Calibri" w:hAnsi="Calibri" w:cs="Calibri"/>
          <w:noProof/>
        </w:rPr>
        <w:t>23</w:t>
      </w:r>
      <w:r w:rsidRPr="005B5255">
        <w:rPr>
          <w:rFonts w:ascii="Calibri" w:hAnsi="Calibri" w:cs="Calibri"/>
          <w:noProof/>
        </w:rPr>
        <w:tab/>
        <w:t xml:space="preserve">Nakanishi, S. Genetic manipulation study of information processing in the cerebellum. </w:t>
      </w:r>
      <w:r w:rsidRPr="005B5255">
        <w:rPr>
          <w:rFonts w:ascii="Calibri" w:hAnsi="Calibri" w:cs="Calibri"/>
          <w:i/>
          <w:noProof/>
        </w:rPr>
        <w:t>Neuroscience.</w:t>
      </w:r>
      <w:r w:rsidRPr="005B5255">
        <w:rPr>
          <w:rFonts w:ascii="Calibri" w:hAnsi="Calibri" w:cs="Calibri"/>
          <w:noProof/>
        </w:rPr>
        <w:t xml:space="preserve"> </w:t>
      </w:r>
      <w:r w:rsidRPr="005B5255">
        <w:rPr>
          <w:rFonts w:ascii="Calibri" w:hAnsi="Calibri" w:cs="Calibri"/>
          <w:b/>
          <w:noProof/>
        </w:rPr>
        <w:t>162</w:t>
      </w:r>
      <w:r w:rsidRPr="005B5255">
        <w:rPr>
          <w:rFonts w:ascii="Calibri" w:hAnsi="Calibri" w:cs="Calibri"/>
          <w:noProof/>
        </w:rPr>
        <w:t xml:space="preserve"> (3), 723</w:t>
      </w:r>
      <w:r w:rsidR="00EE4F4E" w:rsidRPr="005B5255">
        <w:rPr>
          <w:rFonts w:ascii="Calibri" w:hAnsi="Calibri" w:cs="Calibri"/>
          <w:noProof/>
        </w:rPr>
        <w:t>–</w:t>
      </w:r>
      <w:r w:rsidRPr="005B5255">
        <w:rPr>
          <w:rFonts w:ascii="Calibri" w:hAnsi="Calibri" w:cs="Calibri"/>
          <w:noProof/>
        </w:rPr>
        <w:t>731 (2009).</w:t>
      </w:r>
    </w:p>
    <w:p w14:paraId="4EE4384D" w14:textId="02FF8480" w:rsidR="00FF1C29" w:rsidRPr="005B5255" w:rsidRDefault="00FF1C29" w:rsidP="005B5255">
      <w:pPr>
        <w:pStyle w:val="EndNoteBibliography"/>
        <w:rPr>
          <w:rFonts w:ascii="Calibri" w:hAnsi="Calibri" w:cs="Calibri"/>
          <w:noProof/>
        </w:rPr>
      </w:pPr>
      <w:r w:rsidRPr="005B5255">
        <w:rPr>
          <w:rFonts w:ascii="Calibri" w:hAnsi="Calibri" w:cs="Calibri"/>
          <w:noProof/>
        </w:rPr>
        <w:t>24</w:t>
      </w:r>
      <w:r w:rsidRPr="005B5255">
        <w:rPr>
          <w:rFonts w:ascii="Calibri" w:hAnsi="Calibri" w:cs="Calibri"/>
          <w:noProof/>
        </w:rPr>
        <w:tab/>
        <w:t>Chang, C. H.</w:t>
      </w:r>
      <w:r w:rsidRPr="005B5255">
        <w:rPr>
          <w:rFonts w:ascii="Calibri" w:hAnsi="Calibri" w:cs="Calibri"/>
          <w:i/>
          <w:noProof/>
        </w:rPr>
        <w:t xml:space="preserve"> </w:t>
      </w:r>
      <w:r w:rsidRPr="005B5255">
        <w:rPr>
          <w:rFonts w:ascii="Calibri" w:hAnsi="Calibri" w:cs="Calibri"/>
          <w:iCs/>
          <w:noProof/>
        </w:rPr>
        <w:t xml:space="preserve">et al. </w:t>
      </w:r>
      <w:r w:rsidRPr="005B5255">
        <w:rPr>
          <w:rFonts w:ascii="Calibri" w:hAnsi="Calibri" w:cs="Calibri"/>
          <w:noProof/>
        </w:rPr>
        <w:t xml:space="preserve">Atoh1 </w:t>
      </w:r>
      <w:r w:rsidR="00EE4F4E" w:rsidRPr="005B5255">
        <w:rPr>
          <w:rFonts w:ascii="Calibri" w:hAnsi="Calibri" w:cs="Calibri"/>
          <w:noProof/>
        </w:rPr>
        <w:t xml:space="preserve">controls primary cilia formation </w:t>
      </w:r>
      <w:r w:rsidRPr="005B5255">
        <w:rPr>
          <w:rFonts w:ascii="Calibri" w:hAnsi="Calibri" w:cs="Calibri"/>
          <w:noProof/>
        </w:rPr>
        <w:t xml:space="preserve">to </w:t>
      </w:r>
      <w:r w:rsidR="00EE4F4E" w:rsidRPr="005B5255">
        <w:rPr>
          <w:rFonts w:ascii="Calibri" w:hAnsi="Calibri" w:cs="Calibri"/>
          <w:noProof/>
        </w:rPr>
        <w:t xml:space="preserve">allow </w:t>
      </w:r>
      <w:r w:rsidRPr="005B5255">
        <w:rPr>
          <w:rFonts w:ascii="Calibri" w:hAnsi="Calibri" w:cs="Calibri"/>
          <w:noProof/>
        </w:rPr>
        <w:t>for SHH-</w:t>
      </w:r>
      <w:r w:rsidR="00EE4F4E" w:rsidRPr="005B5255">
        <w:rPr>
          <w:rFonts w:ascii="Calibri" w:hAnsi="Calibri" w:cs="Calibri"/>
          <w:noProof/>
        </w:rPr>
        <w:t>triggered granule neuron progenitor proliferation</w:t>
      </w:r>
      <w:r w:rsidRPr="005B5255">
        <w:rPr>
          <w:rFonts w:ascii="Calibri" w:hAnsi="Calibri" w:cs="Calibri"/>
          <w:noProof/>
        </w:rPr>
        <w:t xml:space="preserve">. </w:t>
      </w:r>
      <w:r w:rsidRPr="005B5255">
        <w:rPr>
          <w:rFonts w:ascii="Calibri" w:hAnsi="Calibri" w:cs="Calibri"/>
          <w:i/>
          <w:noProof/>
        </w:rPr>
        <w:t>Dev</w:t>
      </w:r>
      <w:r w:rsidR="00DB4A16" w:rsidRPr="005B5255">
        <w:rPr>
          <w:rFonts w:ascii="Calibri" w:hAnsi="Calibri" w:cs="Calibri"/>
          <w:i/>
          <w:noProof/>
        </w:rPr>
        <w:t>elopmental</w:t>
      </w:r>
      <w:r w:rsidRPr="005B5255">
        <w:rPr>
          <w:rFonts w:ascii="Calibri" w:hAnsi="Calibri" w:cs="Calibri"/>
          <w:i/>
          <w:noProof/>
        </w:rPr>
        <w:t xml:space="preserve"> Cell.</w:t>
      </w:r>
      <w:r w:rsidRPr="005B5255">
        <w:rPr>
          <w:rFonts w:ascii="Calibri" w:hAnsi="Calibri" w:cs="Calibri"/>
          <w:noProof/>
        </w:rPr>
        <w:t xml:space="preserve"> </w:t>
      </w:r>
      <w:r w:rsidRPr="005B5255">
        <w:rPr>
          <w:rFonts w:ascii="Calibri" w:hAnsi="Calibri" w:cs="Calibri"/>
          <w:b/>
          <w:noProof/>
        </w:rPr>
        <w:t>48</w:t>
      </w:r>
      <w:r w:rsidRPr="005B5255">
        <w:rPr>
          <w:rFonts w:ascii="Calibri" w:hAnsi="Calibri" w:cs="Calibri"/>
          <w:noProof/>
        </w:rPr>
        <w:t xml:space="preserve"> (2), 184</w:t>
      </w:r>
      <w:r w:rsidR="007D7724" w:rsidRPr="005B5255">
        <w:rPr>
          <w:rFonts w:ascii="Calibri" w:hAnsi="Calibri" w:cs="Calibri"/>
          <w:noProof/>
        </w:rPr>
        <w:t>–</w:t>
      </w:r>
      <w:r w:rsidRPr="005B5255">
        <w:rPr>
          <w:rFonts w:ascii="Calibri" w:hAnsi="Calibri" w:cs="Calibri"/>
          <w:noProof/>
        </w:rPr>
        <w:t>199 e185 (2019).</w:t>
      </w:r>
    </w:p>
    <w:p w14:paraId="64B9FC18" w14:textId="5F796352" w:rsidR="004D45ED" w:rsidRPr="005B5255" w:rsidRDefault="00F04ACF" w:rsidP="005B5255">
      <w:pPr>
        <w:pBdr>
          <w:top w:val="nil"/>
          <w:left w:val="nil"/>
          <w:bottom w:val="nil"/>
          <w:right w:val="nil"/>
          <w:between w:val="nil"/>
        </w:pBdr>
      </w:pPr>
      <w:r w:rsidRPr="005B5255">
        <w:fldChar w:fldCharType="end"/>
      </w:r>
    </w:p>
    <w:sectPr w:rsidR="004D45ED" w:rsidRPr="005B5255" w:rsidSect="002101ED">
      <w:headerReference w:type="even" r:id="rId13"/>
      <w:headerReference w:type="default" r:id="rId14"/>
      <w:footerReference w:type="even"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3E865B" w14:textId="77777777" w:rsidR="00D134C3" w:rsidRDefault="00D134C3">
      <w:r>
        <w:separator/>
      </w:r>
    </w:p>
  </w:endnote>
  <w:endnote w:type="continuationSeparator" w:id="0">
    <w:p w14:paraId="7501E24D" w14:textId="77777777" w:rsidR="00D134C3" w:rsidRDefault="00D134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散 "/>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B6C85" w14:textId="77777777" w:rsidR="0094602C" w:rsidRDefault="0094602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9746F" w14:textId="77777777" w:rsidR="00D134C3" w:rsidRDefault="00D134C3">
      <w:r>
        <w:separator/>
      </w:r>
    </w:p>
  </w:footnote>
  <w:footnote w:type="continuationSeparator" w:id="0">
    <w:p w14:paraId="66AE1697" w14:textId="77777777" w:rsidR="00D134C3" w:rsidRDefault="00D134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7F9EA" w14:textId="77777777" w:rsidR="0094602C" w:rsidRDefault="0094602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991F3" w14:textId="77777777" w:rsidR="0094602C" w:rsidRDefault="0094602C">
    <w:pPr>
      <w:pBdr>
        <w:top w:val="nil"/>
        <w:left w:val="nil"/>
        <w:bottom w:val="nil"/>
        <w:right w:val="nil"/>
        <w:between w:val="nil"/>
      </w:pBdr>
      <w:tabs>
        <w:tab w:val="center" w:pos="4680"/>
        <w:tab w:val="right" w:pos="9360"/>
        <w:tab w:val="left" w:pos="5724"/>
      </w:tabs>
      <w:rPr>
        <w:b/>
        <w:color w:val="1F497D"/>
        <w:sz w:val="28"/>
        <w:szCs w:val="28"/>
      </w:rPr>
    </w:pPr>
    <w:bookmarkStart w:id="0" w:name="_lnxbz9"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A794" w14:textId="0AD4F003" w:rsidR="0094602C" w:rsidRDefault="0094602C" w:rsidP="00DD7062">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D564A"/>
    <w:multiLevelType w:val="hybridMultilevel"/>
    <w:tmpl w:val="303A7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E3E97"/>
    <w:multiLevelType w:val="multilevel"/>
    <w:tmpl w:val="F488C45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 w15:restartNumberingAfterBreak="0">
    <w:nsid w:val="04D21568"/>
    <w:multiLevelType w:val="multilevel"/>
    <w:tmpl w:val="4C26CFFE"/>
    <w:lvl w:ilvl="0">
      <w:start w:val="4"/>
      <w:numFmt w:val="decimal"/>
      <w:lvlText w:val="%1"/>
      <w:lvlJc w:val="left"/>
      <w:pPr>
        <w:ind w:left="360" w:hanging="360"/>
      </w:pPr>
      <w:rPr>
        <w:rFonts w:hint="default"/>
      </w:rPr>
    </w:lvl>
    <w:lvl w:ilvl="1">
      <w:start w:val="1"/>
      <w:numFmt w:val="decimal"/>
      <w:lvlText w:val="%1.%2"/>
      <w:lvlJc w:val="left"/>
      <w:pPr>
        <w:ind w:left="540" w:hanging="360"/>
      </w:pPr>
      <w:rPr>
        <w:rFonts w:ascii="Arial" w:hAnsi="Arial" w:cs="Arial" w:hint="default"/>
        <w:b w:val="0"/>
        <w:bCs/>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593198A"/>
    <w:multiLevelType w:val="hybridMultilevel"/>
    <w:tmpl w:val="E6DAD526"/>
    <w:lvl w:ilvl="0" w:tplc="0409000F">
      <w:start w:val="1"/>
      <w:numFmt w:val="decimal"/>
      <w:lvlText w:val="%1."/>
      <w:lvlJc w:val="left"/>
      <w:pPr>
        <w:ind w:left="2191" w:hanging="360"/>
      </w:pPr>
    </w:lvl>
    <w:lvl w:ilvl="1" w:tplc="04090019" w:tentative="1">
      <w:start w:val="1"/>
      <w:numFmt w:val="lowerLetter"/>
      <w:lvlText w:val="%2."/>
      <w:lvlJc w:val="left"/>
      <w:pPr>
        <w:ind w:left="2911" w:hanging="360"/>
      </w:pPr>
    </w:lvl>
    <w:lvl w:ilvl="2" w:tplc="0409001B" w:tentative="1">
      <w:start w:val="1"/>
      <w:numFmt w:val="lowerRoman"/>
      <w:lvlText w:val="%3."/>
      <w:lvlJc w:val="right"/>
      <w:pPr>
        <w:ind w:left="3631" w:hanging="180"/>
      </w:pPr>
    </w:lvl>
    <w:lvl w:ilvl="3" w:tplc="0409000F" w:tentative="1">
      <w:start w:val="1"/>
      <w:numFmt w:val="decimal"/>
      <w:lvlText w:val="%4."/>
      <w:lvlJc w:val="left"/>
      <w:pPr>
        <w:ind w:left="4351" w:hanging="360"/>
      </w:pPr>
    </w:lvl>
    <w:lvl w:ilvl="4" w:tplc="04090019" w:tentative="1">
      <w:start w:val="1"/>
      <w:numFmt w:val="lowerLetter"/>
      <w:lvlText w:val="%5."/>
      <w:lvlJc w:val="left"/>
      <w:pPr>
        <w:ind w:left="5071" w:hanging="360"/>
      </w:pPr>
    </w:lvl>
    <w:lvl w:ilvl="5" w:tplc="0409001B" w:tentative="1">
      <w:start w:val="1"/>
      <w:numFmt w:val="lowerRoman"/>
      <w:lvlText w:val="%6."/>
      <w:lvlJc w:val="right"/>
      <w:pPr>
        <w:ind w:left="5791" w:hanging="180"/>
      </w:pPr>
    </w:lvl>
    <w:lvl w:ilvl="6" w:tplc="0409000F" w:tentative="1">
      <w:start w:val="1"/>
      <w:numFmt w:val="decimal"/>
      <w:lvlText w:val="%7."/>
      <w:lvlJc w:val="left"/>
      <w:pPr>
        <w:ind w:left="6511" w:hanging="360"/>
      </w:pPr>
    </w:lvl>
    <w:lvl w:ilvl="7" w:tplc="04090019" w:tentative="1">
      <w:start w:val="1"/>
      <w:numFmt w:val="lowerLetter"/>
      <w:lvlText w:val="%8."/>
      <w:lvlJc w:val="left"/>
      <w:pPr>
        <w:ind w:left="7231" w:hanging="360"/>
      </w:pPr>
    </w:lvl>
    <w:lvl w:ilvl="8" w:tplc="0409001B" w:tentative="1">
      <w:start w:val="1"/>
      <w:numFmt w:val="lowerRoman"/>
      <w:lvlText w:val="%9."/>
      <w:lvlJc w:val="right"/>
      <w:pPr>
        <w:ind w:left="7951" w:hanging="180"/>
      </w:pPr>
    </w:lvl>
  </w:abstractNum>
  <w:abstractNum w:abstractNumId="4" w15:restartNumberingAfterBreak="0">
    <w:nsid w:val="08792AF8"/>
    <w:multiLevelType w:val="multilevel"/>
    <w:tmpl w:val="66CC19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0CC75618"/>
    <w:multiLevelType w:val="hybridMultilevel"/>
    <w:tmpl w:val="9AD21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4458E4"/>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04D0967"/>
    <w:multiLevelType w:val="hybridMultilevel"/>
    <w:tmpl w:val="DCB82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5C4C7D"/>
    <w:multiLevelType w:val="hybridMultilevel"/>
    <w:tmpl w:val="3AA099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E57BA5"/>
    <w:multiLevelType w:val="multilevel"/>
    <w:tmpl w:val="6060B4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14635EB5"/>
    <w:multiLevelType w:val="hybridMultilevel"/>
    <w:tmpl w:val="1770940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15:restartNumberingAfterBreak="0">
    <w:nsid w:val="16D87EFD"/>
    <w:multiLevelType w:val="hybridMultilevel"/>
    <w:tmpl w:val="049AC552"/>
    <w:lvl w:ilvl="0" w:tplc="A01AB0FA">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8202C2E"/>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8D7282A"/>
    <w:multiLevelType w:val="hybridMultilevel"/>
    <w:tmpl w:val="FF283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3674F8"/>
    <w:multiLevelType w:val="multilevel"/>
    <w:tmpl w:val="42541A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1EAF5BAB"/>
    <w:multiLevelType w:val="multilevel"/>
    <w:tmpl w:val="115E8AF8"/>
    <w:lvl w:ilvl="0">
      <w:start w:val="1"/>
      <w:numFmt w:val="decimal"/>
      <w:lvlText w:val="%1"/>
      <w:lvlJc w:val="left"/>
      <w:pPr>
        <w:ind w:left="420" w:hanging="420"/>
      </w:pPr>
      <w:rPr>
        <w:rFonts w:hint="default"/>
      </w:rPr>
    </w:lvl>
    <w:lvl w:ilvl="1">
      <w:start w:val="1"/>
      <w:numFmt w:val="decimal"/>
      <w:lvlText w:val="%1.%2"/>
      <w:lvlJc w:val="left"/>
      <w:pPr>
        <w:ind w:left="510" w:hanging="420"/>
      </w:pPr>
      <w:rPr>
        <w:rFonts w:hint="default"/>
      </w:rPr>
    </w:lvl>
    <w:lvl w:ilvl="2">
      <w:start w:val="1"/>
      <w:numFmt w:val="decimal"/>
      <w:lvlText w:val="%1.%2.%3"/>
      <w:lvlJc w:val="left"/>
      <w:pPr>
        <w:ind w:left="3680" w:hanging="720"/>
      </w:pPr>
      <w:rPr>
        <w:rFonts w:hint="default"/>
      </w:rPr>
    </w:lvl>
    <w:lvl w:ilvl="3">
      <w:start w:val="1"/>
      <w:numFmt w:val="decimal"/>
      <w:lvlText w:val="%1.%2.%3.%4"/>
      <w:lvlJc w:val="left"/>
      <w:pPr>
        <w:ind w:left="5520" w:hanging="1080"/>
      </w:pPr>
      <w:rPr>
        <w:rFonts w:hint="default"/>
      </w:rPr>
    </w:lvl>
    <w:lvl w:ilvl="4">
      <w:start w:val="1"/>
      <w:numFmt w:val="decimal"/>
      <w:lvlText w:val="%1.%2.%3.%4.%5"/>
      <w:lvlJc w:val="left"/>
      <w:pPr>
        <w:ind w:left="7000" w:hanging="1080"/>
      </w:pPr>
      <w:rPr>
        <w:rFonts w:hint="default"/>
      </w:rPr>
    </w:lvl>
    <w:lvl w:ilvl="5">
      <w:start w:val="1"/>
      <w:numFmt w:val="decimal"/>
      <w:lvlText w:val="%1.%2.%3.%4.%5.%6"/>
      <w:lvlJc w:val="left"/>
      <w:pPr>
        <w:ind w:left="8840" w:hanging="1440"/>
      </w:pPr>
      <w:rPr>
        <w:rFonts w:hint="default"/>
      </w:rPr>
    </w:lvl>
    <w:lvl w:ilvl="6">
      <w:start w:val="1"/>
      <w:numFmt w:val="decimal"/>
      <w:lvlText w:val="%1.%2.%3.%4.%5.%6.%7"/>
      <w:lvlJc w:val="left"/>
      <w:pPr>
        <w:ind w:left="10320" w:hanging="1440"/>
      </w:pPr>
      <w:rPr>
        <w:rFonts w:hint="default"/>
      </w:rPr>
    </w:lvl>
    <w:lvl w:ilvl="7">
      <w:start w:val="1"/>
      <w:numFmt w:val="decimal"/>
      <w:lvlText w:val="%1.%2.%3.%4.%5.%6.%7.%8"/>
      <w:lvlJc w:val="left"/>
      <w:pPr>
        <w:ind w:left="12160" w:hanging="1800"/>
      </w:pPr>
      <w:rPr>
        <w:rFonts w:hint="default"/>
      </w:rPr>
    </w:lvl>
    <w:lvl w:ilvl="8">
      <w:start w:val="1"/>
      <w:numFmt w:val="decimal"/>
      <w:lvlText w:val="%1.%2.%3.%4.%5.%6.%7.%8.%9"/>
      <w:lvlJc w:val="left"/>
      <w:pPr>
        <w:ind w:left="13640" w:hanging="1800"/>
      </w:pPr>
      <w:rPr>
        <w:rFonts w:hint="default"/>
      </w:rPr>
    </w:lvl>
  </w:abstractNum>
  <w:abstractNum w:abstractNumId="16" w15:restartNumberingAfterBreak="0">
    <w:nsid w:val="26A541A9"/>
    <w:multiLevelType w:val="multilevel"/>
    <w:tmpl w:val="43384D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282A12A8"/>
    <w:multiLevelType w:val="hybridMultilevel"/>
    <w:tmpl w:val="F33A9D4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7D5C7D"/>
    <w:multiLevelType w:val="multilevel"/>
    <w:tmpl w:val="EF1835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76C5D21"/>
    <w:multiLevelType w:val="multilevel"/>
    <w:tmpl w:val="E1C84CF8"/>
    <w:lvl w:ilvl="0">
      <w:start w:val="3"/>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A6B49BB"/>
    <w:multiLevelType w:val="hybridMultilevel"/>
    <w:tmpl w:val="7E62F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3059C6"/>
    <w:multiLevelType w:val="multilevel"/>
    <w:tmpl w:val="B1E645B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BDF1283"/>
    <w:multiLevelType w:val="hybridMultilevel"/>
    <w:tmpl w:val="CBC86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847AAA"/>
    <w:multiLevelType w:val="multilevel"/>
    <w:tmpl w:val="694E4C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1F17DCC"/>
    <w:multiLevelType w:val="multilevel"/>
    <w:tmpl w:val="7E9E0AE8"/>
    <w:lvl w:ilvl="0">
      <w:start w:val="2"/>
      <w:numFmt w:val="decimal"/>
      <w:lvlText w:val="%1"/>
      <w:lvlJc w:val="left"/>
      <w:pPr>
        <w:ind w:left="360" w:hanging="360"/>
      </w:pPr>
      <w:rPr>
        <w:rFonts w:hint="default"/>
      </w:rPr>
    </w:lvl>
    <w:lvl w:ilvl="1">
      <w:start w:val="1"/>
      <w:numFmt w:val="decimal"/>
      <w:lvlText w:val="%1.%2"/>
      <w:lvlJc w:val="left"/>
      <w:pPr>
        <w:ind w:left="2200" w:hanging="360"/>
      </w:pPr>
      <w:rPr>
        <w:rFonts w:hint="default"/>
      </w:rPr>
    </w:lvl>
    <w:lvl w:ilvl="2">
      <w:start w:val="1"/>
      <w:numFmt w:val="decimal"/>
      <w:lvlText w:val="%1.%2.%3"/>
      <w:lvlJc w:val="left"/>
      <w:pPr>
        <w:ind w:left="4400" w:hanging="720"/>
      </w:pPr>
      <w:rPr>
        <w:rFonts w:hint="default"/>
      </w:rPr>
    </w:lvl>
    <w:lvl w:ilvl="3">
      <w:start w:val="1"/>
      <w:numFmt w:val="decimal"/>
      <w:lvlText w:val="%1.%2.%3.%4"/>
      <w:lvlJc w:val="left"/>
      <w:pPr>
        <w:ind w:left="6600" w:hanging="1080"/>
      </w:pPr>
      <w:rPr>
        <w:rFonts w:hint="default"/>
      </w:rPr>
    </w:lvl>
    <w:lvl w:ilvl="4">
      <w:start w:val="1"/>
      <w:numFmt w:val="decimal"/>
      <w:lvlText w:val="%1.%2.%3.%4.%5"/>
      <w:lvlJc w:val="left"/>
      <w:pPr>
        <w:ind w:left="8440" w:hanging="1080"/>
      </w:pPr>
      <w:rPr>
        <w:rFonts w:hint="default"/>
      </w:rPr>
    </w:lvl>
    <w:lvl w:ilvl="5">
      <w:start w:val="1"/>
      <w:numFmt w:val="decimal"/>
      <w:lvlText w:val="%1.%2.%3.%4.%5.%6"/>
      <w:lvlJc w:val="left"/>
      <w:pPr>
        <w:ind w:left="10640" w:hanging="1440"/>
      </w:pPr>
      <w:rPr>
        <w:rFonts w:hint="default"/>
      </w:rPr>
    </w:lvl>
    <w:lvl w:ilvl="6">
      <w:start w:val="1"/>
      <w:numFmt w:val="decimal"/>
      <w:lvlText w:val="%1.%2.%3.%4.%5.%6.%7"/>
      <w:lvlJc w:val="left"/>
      <w:pPr>
        <w:ind w:left="12480" w:hanging="1440"/>
      </w:pPr>
      <w:rPr>
        <w:rFonts w:hint="default"/>
      </w:rPr>
    </w:lvl>
    <w:lvl w:ilvl="7">
      <w:start w:val="1"/>
      <w:numFmt w:val="decimal"/>
      <w:lvlText w:val="%1.%2.%3.%4.%5.%6.%7.%8"/>
      <w:lvlJc w:val="left"/>
      <w:pPr>
        <w:ind w:left="14680" w:hanging="1800"/>
      </w:pPr>
      <w:rPr>
        <w:rFonts w:hint="default"/>
      </w:rPr>
    </w:lvl>
    <w:lvl w:ilvl="8">
      <w:start w:val="1"/>
      <w:numFmt w:val="decimal"/>
      <w:lvlText w:val="%1.%2.%3.%4.%5.%6.%7.%8.%9"/>
      <w:lvlJc w:val="left"/>
      <w:pPr>
        <w:ind w:left="16520" w:hanging="1800"/>
      </w:pPr>
      <w:rPr>
        <w:rFonts w:hint="default"/>
      </w:rPr>
    </w:lvl>
  </w:abstractNum>
  <w:abstractNum w:abstractNumId="25" w15:restartNumberingAfterBreak="0">
    <w:nsid w:val="444A1B2F"/>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5882CD5"/>
    <w:multiLevelType w:val="multilevel"/>
    <w:tmpl w:val="62388F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7096906"/>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86A46F5"/>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A8346BC"/>
    <w:multiLevelType w:val="multilevel"/>
    <w:tmpl w:val="AFC22D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1AC7055"/>
    <w:multiLevelType w:val="multilevel"/>
    <w:tmpl w:val="5D4C8D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3B813FA"/>
    <w:multiLevelType w:val="multilevel"/>
    <w:tmpl w:val="406AB81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2" w15:restartNumberingAfterBreak="0">
    <w:nsid w:val="57337781"/>
    <w:multiLevelType w:val="hybridMultilevel"/>
    <w:tmpl w:val="A6F0C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CC402C"/>
    <w:multiLevelType w:val="multilevel"/>
    <w:tmpl w:val="0F4C5A2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5ACC0480"/>
    <w:multiLevelType w:val="multilevel"/>
    <w:tmpl w:val="8E467ACE"/>
    <w:lvl w:ilvl="0">
      <w:start w:val="2"/>
      <w:numFmt w:val="decimal"/>
      <w:lvlText w:val="%1"/>
      <w:lvlJc w:val="left"/>
      <w:pPr>
        <w:ind w:left="360" w:hanging="360"/>
      </w:pPr>
      <w:rPr>
        <w:rFonts w:hint="default"/>
      </w:rPr>
    </w:lvl>
    <w:lvl w:ilvl="1">
      <w:start w:val="1"/>
      <w:numFmt w:val="decimal"/>
      <w:lvlText w:val="%1.%2"/>
      <w:lvlJc w:val="left"/>
      <w:pPr>
        <w:ind w:left="1840" w:hanging="360"/>
      </w:pPr>
      <w:rPr>
        <w:rFonts w:hint="default"/>
      </w:rPr>
    </w:lvl>
    <w:lvl w:ilvl="2">
      <w:start w:val="1"/>
      <w:numFmt w:val="decimal"/>
      <w:lvlText w:val="%1.%2.%3"/>
      <w:lvlJc w:val="left"/>
      <w:pPr>
        <w:ind w:left="3680" w:hanging="720"/>
      </w:pPr>
      <w:rPr>
        <w:rFonts w:hint="default"/>
      </w:rPr>
    </w:lvl>
    <w:lvl w:ilvl="3">
      <w:start w:val="1"/>
      <w:numFmt w:val="decimal"/>
      <w:lvlText w:val="%1.%2.%3.%4"/>
      <w:lvlJc w:val="left"/>
      <w:pPr>
        <w:ind w:left="5520" w:hanging="1080"/>
      </w:pPr>
      <w:rPr>
        <w:rFonts w:hint="default"/>
      </w:rPr>
    </w:lvl>
    <w:lvl w:ilvl="4">
      <w:start w:val="1"/>
      <w:numFmt w:val="decimal"/>
      <w:lvlText w:val="%1.%2.%3.%4.%5"/>
      <w:lvlJc w:val="left"/>
      <w:pPr>
        <w:ind w:left="7000" w:hanging="1080"/>
      </w:pPr>
      <w:rPr>
        <w:rFonts w:hint="default"/>
      </w:rPr>
    </w:lvl>
    <w:lvl w:ilvl="5">
      <w:start w:val="1"/>
      <w:numFmt w:val="decimal"/>
      <w:lvlText w:val="%1.%2.%3.%4.%5.%6"/>
      <w:lvlJc w:val="left"/>
      <w:pPr>
        <w:ind w:left="8840" w:hanging="1440"/>
      </w:pPr>
      <w:rPr>
        <w:rFonts w:hint="default"/>
      </w:rPr>
    </w:lvl>
    <w:lvl w:ilvl="6">
      <w:start w:val="1"/>
      <w:numFmt w:val="decimal"/>
      <w:lvlText w:val="%1.%2.%3.%4.%5.%6.%7"/>
      <w:lvlJc w:val="left"/>
      <w:pPr>
        <w:ind w:left="10320" w:hanging="1440"/>
      </w:pPr>
      <w:rPr>
        <w:rFonts w:hint="default"/>
      </w:rPr>
    </w:lvl>
    <w:lvl w:ilvl="7">
      <w:start w:val="1"/>
      <w:numFmt w:val="decimal"/>
      <w:lvlText w:val="%1.%2.%3.%4.%5.%6.%7.%8"/>
      <w:lvlJc w:val="left"/>
      <w:pPr>
        <w:ind w:left="12160" w:hanging="1800"/>
      </w:pPr>
      <w:rPr>
        <w:rFonts w:hint="default"/>
      </w:rPr>
    </w:lvl>
    <w:lvl w:ilvl="8">
      <w:start w:val="1"/>
      <w:numFmt w:val="decimal"/>
      <w:lvlText w:val="%1.%2.%3.%4.%5.%6.%7.%8.%9"/>
      <w:lvlJc w:val="left"/>
      <w:pPr>
        <w:ind w:left="13640" w:hanging="1800"/>
      </w:pPr>
      <w:rPr>
        <w:rFonts w:hint="default"/>
      </w:rPr>
    </w:lvl>
  </w:abstractNum>
  <w:abstractNum w:abstractNumId="35" w15:restartNumberingAfterBreak="0">
    <w:nsid w:val="5B593B54"/>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C4626F3"/>
    <w:multiLevelType w:val="hybridMultilevel"/>
    <w:tmpl w:val="DAAE0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9E513E"/>
    <w:multiLevelType w:val="hybridMultilevel"/>
    <w:tmpl w:val="15A4A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B83A93"/>
    <w:multiLevelType w:val="hybridMultilevel"/>
    <w:tmpl w:val="B3D2E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531EAE"/>
    <w:multiLevelType w:val="multilevel"/>
    <w:tmpl w:val="410AA06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45A0DE6"/>
    <w:multiLevelType w:val="multilevel"/>
    <w:tmpl w:val="E3CCA9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647F2619"/>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57748B1"/>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CC2112"/>
    <w:multiLevelType w:val="hybridMultilevel"/>
    <w:tmpl w:val="BF604F94"/>
    <w:lvl w:ilvl="0" w:tplc="0409000F">
      <w:start w:val="1"/>
      <w:numFmt w:val="decimal"/>
      <w:lvlText w:val="%1."/>
      <w:lvlJc w:val="left"/>
      <w:pPr>
        <w:ind w:left="2191" w:hanging="360"/>
      </w:pPr>
    </w:lvl>
    <w:lvl w:ilvl="1" w:tplc="04090019" w:tentative="1">
      <w:start w:val="1"/>
      <w:numFmt w:val="lowerLetter"/>
      <w:lvlText w:val="%2."/>
      <w:lvlJc w:val="left"/>
      <w:pPr>
        <w:ind w:left="2911" w:hanging="360"/>
      </w:pPr>
    </w:lvl>
    <w:lvl w:ilvl="2" w:tplc="0409001B" w:tentative="1">
      <w:start w:val="1"/>
      <w:numFmt w:val="lowerRoman"/>
      <w:lvlText w:val="%3."/>
      <w:lvlJc w:val="right"/>
      <w:pPr>
        <w:ind w:left="3631" w:hanging="180"/>
      </w:pPr>
    </w:lvl>
    <w:lvl w:ilvl="3" w:tplc="0409000F" w:tentative="1">
      <w:start w:val="1"/>
      <w:numFmt w:val="decimal"/>
      <w:lvlText w:val="%4."/>
      <w:lvlJc w:val="left"/>
      <w:pPr>
        <w:ind w:left="4351" w:hanging="360"/>
      </w:pPr>
    </w:lvl>
    <w:lvl w:ilvl="4" w:tplc="04090019" w:tentative="1">
      <w:start w:val="1"/>
      <w:numFmt w:val="lowerLetter"/>
      <w:lvlText w:val="%5."/>
      <w:lvlJc w:val="left"/>
      <w:pPr>
        <w:ind w:left="5071" w:hanging="360"/>
      </w:pPr>
    </w:lvl>
    <w:lvl w:ilvl="5" w:tplc="0409001B" w:tentative="1">
      <w:start w:val="1"/>
      <w:numFmt w:val="lowerRoman"/>
      <w:lvlText w:val="%6."/>
      <w:lvlJc w:val="right"/>
      <w:pPr>
        <w:ind w:left="5791" w:hanging="180"/>
      </w:pPr>
    </w:lvl>
    <w:lvl w:ilvl="6" w:tplc="0409000F" w:tentative="1">
      <w:start w:val="1"/>
      <w:numFmt w:val="decimal"/>
      <w:lvlText w:val="%7."/>
      <w:lvlJc w:val="left"/>
      <w:pPr>
        <w:ind w:left="6511" w:hanging="360"/>
      </w:pPr>
    </w:lvl>
    <w:lvl w:ilvl="7" w:tplc="04090019" w:tentative="1">
      <w:start w:val="1"/>
      <w:numFmt w:val="lowerLetter"/>
      <w:lvlText w:val="%8."/>
      <w:lvlJc w:val="left"/>
      <w:pPr>
        <w:ind w:left="7231" w:hanging="360"/>
      </w:pPr>
    </w:lvl>
    <w:lvl w:ilvl="8" w:tplc="0409001B" w:tentative="1">
      <w:start w:val="1"/>
      <w:numFmt w:val="lowerRoman"/>
      <w:lvlText w:val="%9."/>
      <w:lvlJc w:val="right"/>
      <w:pPr>
        <w:ind w:left="7951" w:hanging="180"/>
      </w:pPr>
    </w:lvl>
  </w:abstractNum>
  <w:abstractNum w:abstractNumId="44" w15:restartNumberingAfterBreak="0">
    <w:nsid w:val="67AB63B0"/>
    <w:multiLevelType w:val="multilevel"/>
    <w:tmpl w:val="26341D8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5" w15:restartNumberingAfterBreak="0">
    <w:nsid w:val="6CC45C5E"/>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6EEF1EF1"/>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07463DA"/>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1E82776"/>
    <w:multiLevelType w:val="multilevel"/>
    <w:tmpl w:val="E1C84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3330" w:hanging="180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2BF57C4"/>
    <w:multiLevelType w:val="multilevel"/>
    <w:tmpl w:val="89F283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79A74131"/>
    <w:multiLevelType w:val="multilevel"/>
    <w:tmpl w:val="725210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9C54BDD"/>
    <w:multiLevelType w:val="multilevel"/>
    <w:tmpl w:val="5B88DB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7E677E7E"/>
    <w:multiLevelType w:val="multilevel"/>
    <w:tmpl w:val="F8A0B9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3" w15:restartNumberingAfterBreak="0">
    <w:nsid w:val="7F6938B7"/>
    <w:multiLevelType w:val="multilevel"/>
    <w:tmpl w:val="27D218D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4"/>
  </w:num>
  <w:num w:numId="2">
    <w:abstractNumId w:val="16"/>
  </w:num>
  <w:num w:numId="3">
    <w:abstractNumId w:val="40"/>
  </w:num>
  <w:num w:numId="4">
    <w:abstractNumId w:val="4"/>
  </w:num>
  <w:num w:numId="5">
    <w:abstractNumId w:val="1"/>
  </w:num>
  <w:num w:numId="6">
    <w:abstractNumId w:val="52"/>
  </w:num>
  <w:num w:numId="7">
    <w:abstractNumId w:val="29"/>
  </w:num>
  <w:num w:numId="8">
    <w:abstractNumId w:val="9"/>
  </w:num>
  <w:num w:numId="9">
    <w:abstractNumId w:val="31"/>
  </w:num>
  <w:num w:numId="10">
    <w:abstractNumId w:val="49"/>
  </w:num>
  <w:num w:numId="11">
    <w:abstractNumId w:val="26"/>
  </w:num>
  <w:num w:numId="12">
    <w:abstractNumId w:val="14"/>
  </w:num>
  <w:num w:numId="13">
    <w:abstractNumId w:val="5"/>
  </w:num>
  <w:num w:numId="14">
    <w:abstractNumId w:val="21"/>
  </w:num>
  <w:num w:numId="15">
    <w:abstractNumId w:val="39"/>
  </w:num>
  <w:num w:numId="16">
    <w:abstractNumId w:val="30"/>
  </w:num>
  <w:num w:numId="17">
    <w:abstractNumId w:val="33"/>
  </w:num>
  <w:num w:numId="18">
    <w:abstractNumId w:val="15"/>
  </w:num>
  <w:num w:numId="19">
    <w:abstractNumId w:val="11"/>
  </w:num>
  <w:num w:numId="20">
    <w:abstractNumId w:val="3"/>
  </w:num>
  <w:num w:numId="21">
    <w:abstractNumId w:val="32"/>
  </w:num>
  <w:num w:numId="22">
    <w:abstractNumId w:val="43"/>
  </w:num>
  <w:num w:numId="23">
    <w:abstractNumId w:val="22"/>
  </w:num>
  <w:num w:numId="24">
    <w:abstractNumId w:val="8"/>
  </w:num>
  <w:num w:numId="25">
    <w:abstractNumId w:val="37"/>
  </w:num>
  <w:num w:numId="26">
    <w:abstractNumId w:val="34"/>
  </w:num>
  <w:num w:numId="27">
    <w:abstractNumId w:val="24"/>
  </w:num>
  <w:num w:numId="28">
    <w:abstractNumId w:val="17"/>
  </w:num>
  <w:num w:numId="29">
    <w:abstractNumId w:val="42"/>
  </w:num>
  <w:num w:numId="30">
    <w:abstractNumId w:val="25"/>
  </w:num>
  <w:num w:numId="31">
    <w:abstractNumId w:val="35"/>
  </w:num>
  <w:num w:numId="32">
    <w:abstractNumId w:val="47"/>
  </w:num>
  <w:num w:numId="33">
    <w:abstractNumId w:val="48"/>
  </w:num>
  <w:num w:numId="34">
    <w:abstractNumId w:val="46"/>
  </w:num>
  <w:num w:numId="35">
    <w:abstractNumId w:val="12"/>
  </w:num>
  <w:num w:numId="36">
    <w:abstractNumId w:val="45"/>
  </w:num>
  <w:num w:numId="37">
    <w:abstractNumId w:val="28"/>
  </w:num>
  <w:num w:numId="38">
    <w:abstractNumId w:val="41"/>
  </w:num>
  <w:num w:numId="39">
    <w:abstractNumId w:val="27"/>
  </w:num>
  <w:num w:numId="40">
    <w:abstractNumId w:val="6"/>
  </w:num>
  <w:num w:numId="41">
    <w:abstractNumId w:val="19"/>
  </w:num>
  <w:num w:numId="42">
    <w:abstractNumId w:val="38"/>
  </w:num>
  <w:num w:numId="43">
    <w:abstractNumId w:val="13"/>
  </w:num>
  <w:num w:numId="44">
    <w:abstractNumId w:val="0"/>
  </w:num>
  <w:num w:numId="45">
    <w:abstractNumId w:val="20"/>
  </w:num>
  <w:num w:numId="46">
    <w:abstractNumId w:val="2"/>
  </w:num>
  <w:num w:numId="47">
    <w:abstractNumId w:val="10"/>
  </w:num>
  <w:num w:numId="48">
    <w:abstractNumId w:val="36"/>
  </w:num>
  <w:num w:numId="49">
    <w:abstractNumId w:val="7"/>
  </w:num>
  <w:num w:numId="50">
    <w:abstractNumId w:val="23"/>
  </w:num>
  <w:num w:numId="51">
    <w:abstractNumId w:val="50"/>
  </w:num>
  <w:num w:numId="52">
    <w:abstractNumId w:val="18"/>
  </w:num>
  <w:num w:numId="53">
    <w:abstractNumId w:val="51"/>
  </w:num>
  <w:num w:numId="54">
    <w:abstractNumId w:val="5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D45ED"/>
    <w:rsid w:val="00000CDD"/>
    <w:rsid w:val="00001045"/>
    <w:rsid w:val="00020805"/>
    <w:rsid w:val="00024438"/>
    <w:rsid w:val="000440A9"/>
    <w:rsid w:val="00062B5C"/>
    <w:rsid w:val="000700BE"/>
    <w:rsid w:val="00085289"/>
    <w:rsid w:val="000A1358"/>
    <w:rsid w:val="000B540D"/>
    <w:rsid w:val="000B5BBA"/>
    <w:rsid w:val="000B5DD4"/>
    <w:rsid w:val="000C01D7"/>
    <w:rsid w:val="000C195B"/>
    <w:rsid w:val="000C2859"/>
    <w:rsid w:val="000C3502"/>
    <w:rsid w:val="000C79E5"/>
    <w:rsid w:val="000D33C0"/>
    <w:rsid w:val="000D6317"/>
    <w:rsid w:val="000E758A"/>
    <w:rsid w:val="000F1CE5"/>
    <w:rsid w:val="001019C6"/>
    <w:rsid w:val="0011218C"/>
    <w:rsid w:val="00112879"/>
    <w:rsid w:val="001143A9"/>
    <w:rsid w:val="00132FAE"/>
    <w:rsid w:val="00136FDA"/>
    <w:rsid w:val="001522D4"/>
    <w:rsid w:val="001600C4"/>
    <w:rsid w:val="001639E9"/>
    <w:rsid w:val="00163FBA"/>
    <w:rsid w:val="00166377"/>
    <w:rsid w:val="00170BDB"/>
    <w:rsid w:val="00173444"/>
    <w:rsid w:val="00181CCE"/>
    <w:rsid w:val="00186DCA"/>
    <w:rsid w:val="00190343"/>
    <w:rsid w:val="00196713"/>
    <w:rsid w:val="001A2CD0"/>
    <w:rsid w:val="001B107B"/>
    <w:rsid w:val="001B4919"/>
    <w:rsid w:val="001B5528"/>
    <w:rsid w:val="001B6AB6"/>
    <w:rsid w:val="001B7DB4"/>
    <w:rsid w:val="001C6286"/>
    <w:rsid w:val="001C668C"/>
    <w:rsid w:val="001C6AF4"/>
    <w:rsid w:val="001D5D62"/>
    <w:rsid w:val="001D63C8"/>
    <w:rsid w:val="001E2100"/>
    <w:rsid w:val="001E324F"/>
    <w:rsid w:val="001F1E4C"/>
    <w:rsid w:val="001F4619"/>
    <w:rsid w:val="0020025A"/>
    <w:rsid w:val="00200CC6"/>
    <w:rsid w:val="00204D7C"/>
    <w:rsid w:val="002101ED"/>
    <w:rsid w:val="00216DD7"/>
    <w:rsid w:val="00221E71"/>
    <w:rsid w:val="002233CC"/>
    <w:rsid w:val="0022551C"/>
    <w:rsid w:val="00227599"/>
    <w:rsid w:val="0023096D"/>
    <w:rsid w:val="0023379F"/>
    <w:rsid w:val="00237C20"/>
    <w:rsid w:val="00241337"/>
    <w:rsid w:val="002446BC"/>
    <w:rsid w:val="00246C41"/>
    <w:rsid w:val="002661C3"/>
    <w:rsid w:val="00266F79"/>
    <w:rsid w:val="00275087"/>
    <w:rsid w:val="00280173"/>
    <w:rsid w:val="00287A26"/>
    <w:rsid w:val="00290C72"/>
    <w:rsid w:val="00295ACC"/>
    <w:rsid w:val="002A0B43"/>
    <w:rsid w:val="002C093A"/>
    <w:rsid w:val="002C373D"/>
    <w:rsid w:val="002C53D9"/>
    <w:rsid w:val="002D3E13"/>
    <w:rsid w:val="002D3E82"/>
    <w:rsid w:val="002E1370"/>
    <w:rsid w:val="002E6840"/>
    <w:rsid w:val="002F0C93"/>
    <w:rsid w:val="002F6A10"/>
    <w:rsid w:val="003072C9"/>
    <w:rsid w:val="00307B1A"/>
    <w:rsid w:val="00314885"/>
    <w:rsid w:val="00315148"/>
    <w:rsid w:val="00321C9D"/>
    <w:rsid w:val="00330E66"/>
    <w:rsid w:val="00333263"/>
    <w:rsid w:val="00344745"/>
    <w:rsid w:val="003455D5"/>
    <w:rsid w:val="00350E4A"/>
    <w:rsid w:val="00360C6F"/>
    <w:rsid w:val="00365C85"/>
    <w:rsid w:val="00370F7C"/>
    <w:rsid w:val="00373828"/>
    <w:rsid w:val="003755B5"/>
    <w:rsid w:val="00376964"/>
    <w:rsid w:val="003802CF"/>
    <w:rsid w:val="003A72AF"/>
    <w:rsid w:val="003B26C9"/>
    <w:rsid w:val="003C4892"/>
    <w:rsid w:val="003C6491"/>
    <w:rsid w:val="0041108F"/>
    <w:rsid w:val="00423975"/>
    <w:rsid w:val="00424FD5"/>
    <w:rsid w:val="0043054B"/>
    <w:rsid w:val="00433439"/>
    <w:rsid w:val="00434619"/>
    <w:rsid w:val="004407D8"/>
    <w:rsid w:val="00446C12"/>
    <w:rsid w:val="0045034B"/>
    <w:rsid w:val="00451421"/>
    <w:rsid w:val="00457BAF"/>
    <w:rsid w:val="00465EE4"/>
    <w:rsid w:val="00476B6B"/>
    <w:rsid w:val="00485730"/>
    <w:rsid w:val="0049433F"/>
    <w:rsid w:val="004A7A56"/>
    <w:rsid w:val="004A7BDF"/>
    <w:rsid w:val="004A7C50"/>
    <w:rsid w:val="004B2266"/>
    <w:rsid w:val="004C18C4"/>
    <w:rsid w:val="004C4629"/>
    <w:rsid w:val="004C4C05"/>
    <w:rsid w:val="004D45ED"/>
    <w:rsid w:val="004D5A82"/>
    <w:rsid w:val="004D7E61"/>
    <w:rsid w:val="004E2574"/>
    <w:rsid w:val="004F2EBB"/>
    <w:rsid w:val="005113CC"/>
    <w:rsid w:val="0051211A"/>
    <w:rsid w:val="00522F96"/>
    <w:rsid w:val="00524CE6"/>
    <w:rsid w:val="0052745C"/>
    <w:rsid w:val="0052773D"/>
    <w:rsid w:val="005311A5"/>
    <w:rsid w:val="0053270D"/>
    <w:rsid w:val="00541548"/>
    <w:rsid w:val="005437FF"/>
    <w:rsid w:val="00546767"/>
    <w:rsid w:val="0055240E"/>
    <w:rsid w:val="00565A31"/>
    <w:rsid w:val="005708F7"/>
    <w:rsid w:val="005723D5"/>
    <w:rsid w:val="00576171"/>
    <w:rsid w:val="00584E7B"/>
    <w:rsid w:val="0059258C"/>
    <w:rsid w:val="00592617"/>
    <w:rsid w:val="0059272B"/>
    <w:rsid w:val="0059295C"/>
    <w:rsid w:val="00596F91"/>
    <w:rsid w:val="005B17AB"/>
    <w:rsid w:val="005B23A4"/>
    <w:rsid w:val="005B5255"/>
    <w:rsid w:val="005B5BD4"/>
    <w:rsid w:val="005B7784"/>
    <w:rsid w:val="005C1D92"/>
    <w:rsid w:val="005D3620"/>
    <w:rsid w:val="005D4F4B"/>
    <w:rsid w:val="005D72CB"/>
    <w:rsid w:val="005D7AEB"/>
    <w:rsid w:val="005F2CB3"/>
    <w:rsid w:val="005F2EC1"/>
    <w:rsid w:val="00602CF4"/>
    <w:rsid w:val="006054DE"/>
    <w:rsid w:val="006129E1"/>
    <w:rsid w:val="00621F06"/>
    <w:rsid w:val="00640CDE"/>
    <w:rsid w:val="00644966"/>
    <w:rsid w:val="006452DE"/>
    <w:rsid w:val="006615CC"/>
    <w:rsid w:val="00663869"/>
    <w:rsid w:val="00670A3C"/>
    <w:rsid w:val="00671B48"/>
    <w:rsid w:val="0068006A"/>
    <w:rsid w:val="00683989"/>
    <w:rsid w:val="00684799"/>
    <w:rsid w:val="006865C2"/>
    <w:rsid w:val="006A4227"/>
    <w:rsid w:val="006B7F6F"/>
    <w:rsid w:val="006D14C3"/>
    <w:rsid w:val="006F1076"/>
    <w:rsid w:val="006F2F5D"/>
    <w:rsid w:val="006F6E08"/>
    <w:rsid w:val="006F711D"/>
    <w:rsid w:val="00700B95"/>
    <w:rsid w:val="00705791"/>
    <w:rsid w:val="00707FD8"/>
    <w:rsid w:val="00710165"/>
    <w:rsid w:val="007103B4"/>
    <w:rsid w:val="00710E96"/>
    <w:rsid w:val="00716CA9"/>
    <w:rsid w:val="00717A30"/>
    <w:rsid w:val="00720238"/>
    <w:rsid w:val="007203EC"/>
    <w:rsid w:val="0072196D"/>
    <w:rsid w:val="00727EF7"/>
    <w:rsid w:val="00731C41"/>
    <w:rsid w:val="00740268"/>
    <w:rsid w:val="00747D1A"/>
    <w:rsid w:val="00752D26"/>
    <w:rsid w:val="00752F19"/>
    <w:rsid w:val="00763C41"/>
    <w:rsid w:val="007664FC"/>
    <w:rsid w:val="00773F0E"/>
    <w:rsid w:val="007806EB"/>
    <w:rsid w:val="0078596F"/>
    <w:rsid w:val="0079245B"/>
    <w:rsid w:val="00797A62"/>
    <w:rsid w:val="007A19C0"/>
    <w:rsid w:val="007A789B"/>
    <w:rsid w:val="007C1360"/>
    <w:rsid w:val="007D010D"/>
    <w:rsid w:val="007D7724"/>
    <w:rsid w:val="007E5929"/>
    <w:rsid w:val="007E6A8A"/>
    <w:rsid w:val="007E6F7A"/>
    <w:rsid w:val="007F094F"/>
    <w:rsid w:val="0080356B"/>
    <w:rsid w:val="00822C15"/>
    <w:rsid w:val="00825018"/>
    <w:rsid w:val="00825762"/>
    <w:rsid w:val="0083614A"/>
    <w:rsid w:val="00843438"/>
    <w:rsid w:val="00844530"/>
    <w:rsid w:val="008513E0"/>
    <w:rsid w:val="008601FC"/>
    <w:rsid w:val="00865485"/>
    <w:rsid w:val="008672A7"/>
    <w:rsid w:val="0087427C"/>
    <w:rsid w:val="008761B0"/>
    <w:rsid w:val="00884FD1"/>
    <w:rsid w:val="00896236"/>
    <w:rsid w:val="008976FA"/>
    <w:rsid w:val="008A15F3"/>
    <w:rsid w:val="008A1DB6"/>
    <w:rsid w:val="008C0457"/>
    <w:rsid w:val="008C05CB"/>
    <w:rsid w:val="008C63CF"/>
    <w:rsid w:val="008D3AC1"/>
    <w:rsid w:val="008E4B37"/>
    <w:rsid w:val="008E6057"/>
    <w:rsid w:val="008F3647"/>
    <w:rsid w:val="008F462A"/>
    <w:rsid w:val="008F4E4C"/>
    <w:rsid w:val="00905F22"/>
    <w:rsid w:val="009069A3"/>
    <w:rsid w:val="009158EB"/>
    <w:rsid w:val="00921C1F"/>
    <w:rsid w:val="00927564"/>
    <w:rsid w:val="00931A2A"/>
    <w:rsid w:val="009342BE"/>
    <w:rsid w:val="00936D00"/>
    <w:rsid w:val="0094602C"/>
    <w:rsid w:val="009466FE"/>
    <w:rsid w:val="00947503"/>
    <w:rsid w:val="00950826"/>
    <w:rsid w:val="009551F9"/>
    <w:rsid w:val="00975322"/>
    <w:rsid w:val="009775C0"/>
    <w:rsid w:val="00983BE1"/>
    <w:rsid w:val="009871AD"/>
    <w:rsid w:val="009934E0"/>
    <w:rsid w:val="00994FD4"/>
    <w:rsid w:val="00997252"/>
    <w:rsid w:val="009A202F"/>
    <w:rsid w:val="009A2ADE"/>
    <w:rsid w:val="009A4085"/>
    <w:rsid w:val="009A4C95"/>
    <w:rsid w:val="009B06EE"/>
    <w:rsid w:val="009B0DC5"/>
    <w:rsid w:val="009C1C7E"/>
    <w:rsid w:val="009C3D7D"/>
    <w:rsid w:val="009D42BB"/>
    <w:rsid w:val="009D47A2"/>
    <w:rsid w:val="009E16AA"/>
    <w:rsid w:val="009E4862"/>
    <w:rsid w:val="00A02F44"/>
    <w:rsid w:val="00A057B2"/>
    <w:rsid w:val="00A06164"/>
    <w:rsid w:val="00A0621C"/>
    <w:rsid w:val="00A229B9"/>
    <w:rsid w:val="00A270C2"/>
    <w:rsid w:val="00A33A70"/>
    <w:rsid w:val="00A35384"/>
    <w:rsid w:val="00A3601C"/>
    <w:rsid w:val="00A5146F"/>
    <w:rsid w:val="00A5523E"/>
    <w:rsid w:val="00A616B7"/>
    <w:rsid w:val="00A63196"/>
    <w:rsid w:val="00A74B7A"/>
    <w:rsid w:val="00A77BC1"/>
    <w:rsid w:val="00A8172F"/>
    <w:rsid w:val="00A8714A"/>
    <w:rsid w:val="00AD0EE7"/>
    <w:rsid w:val="00AD610F"/>
    <w:rsid w:val="00AD6809"/>
    <w:rsid w:val="00AD6EAC"/>
    <w:rsid w:val="00AD779C"/>
    <w:rsid w:val="00AE5918"/>
    <w:rsid w:val="00B00A0B"/>
    <w:rsid w:val="00B05163"/>
    <w:rsid w:val="00B343BE"/>
    <w:rsid w:val="00B34B94"/>
    <w:rsid w:val="00B35A94"/>
    <w:rsid w:val="00B43ED8"/>
    <w:rsid w:val="00B449D7"/>
    <w:rsid w:val="00B569E2"/>
    <w:rsid w:val="00B6611D"/>
    <w:rsid w:val="00B67679"/>
    <w:rsid w:val="00B76B65"/>
    <w:rsid w:val="00B80305"/>
    <w:rsid w:val="00B83350"/>
    <w:rsid w:val="00B8453B"/>
    <w:rsid w:val="00B93250"/>
    <w:rsid w:val="00BA7E6C"/>
    <w:rsid w:val="00BB31C3"/>
    <w:rsid w:val="00BC073C"/>
    <w:rsid w:val="00BC65B6"/>
    <w:rsid w:val="00BD284C"/>
    <w:rsid w:val="00BD7E62"/>
    <w:rsid w:val="00BE61FA"/>
    <w:rsid w:val="00BF0199"/>
    <w:rsid w:val="00BF32D8"/>
    <w:rsid w:val="00C17079"/>
    <w:rsid w:val="00C20EA4"/>
    <w:rsid w:val="00C22CFE"/>
    <w:rsid w:val="00C22FA0"/>
    <w:rsid w:val="00C26EA0"/>
    <w:rsid w:val="00C35ED3"/>
    <w:rsid w:val="00C36D35"/>
    <w:rsid w:val="00C42B86"/>
    <w:rsid w:val="00C45428"/>
    <w:rsid w:val="00C462DA"/>
    <w:rsid w:val="00C54B50"/>
    <w:rsid w:val="00C855C9"/>
    <w:rsid w:val="00C86A76"/>
    <w:rsid w:val="00CA0F40"/>
    <w:rsid w:val="00CA1B7D"/>
    <w:rsid w:val="00CB206C"/>
    <w:rsid w:val="00CE6B88"/>
    <w:rsid w:val="00CF2CB6"/>
    <w:rsid w:val="00CF6170"/>
    <w:rsid w:val="00CF6A80"/>
    <w:rsid w:val="00CF76D9"/>
    <w:rsid w:val="00D02875"/>
    <w:rsid w:val="00D12237"/>
    <w:rsid w:val="00D134C3"/>
    <w:rsid w:val="00D14048"/>
    <w:rsid w:val="00D24C8F"/>
    <w:rsid w:val="00D259E0"/>
    <w:rsid w:val="00D25E52"/>
    <w:rsid w:val="00D2736D"/>
    <w:rsid w:val="00D27659"/>
    <w:rsid w:val="00D31938"/>
    <w:rsid w:val="00D326D9"/>
    <w:rsid w:val="00D35F23"/>
    <w:rsid w:val="00D3624C"/>
    <w:rsid w:val="00D460C5"/>
    <w:rsid w:val="00D46CE1"/>
    <w:rsid w:val="00D47092"/>
    <w:rsid w:val="00D5090F"/>
    <w:rsid w:val="00D5152E"/>
    <w:rsid w:val="00D56E15"/>
    <w:rsid w:val="00D57039"/>
    <w:rsid w:val="00D57ABC"/>
    <w:rsid w:val="00D60EA5"/>
    <w:rsid w:val="00D6209D"/>
    <w:rsid w:val="00D719FB"/>
    <w:rsid w:val="00D82AC7"/>
    <w:rsid w:val="00D840C2"/>
    <w:rsid w:val="00D86674"/>
    <w:rsid w:val="00D87F9E"/>
    <w:rsid w:val="00D91EC9"/>
    <w:rsid w:val="00D9699D"/>
    <w:rsid w:val="00DB2BB2"/>
    <w:rsid w:val="00DB4A16"/>
    <w:rsid w:val="00DB6712"/>
    <w:rsid w:val="00DC20E1"/>
    <w:rsid w:val="00DC24F6"/>
    <w:rsid w:val="00DC262E"/>
    <w:rsid w:val="00DC54DD"/>
    <w:rsid w:val="00DD457F"/>
    <w:rsid w:val="00DD7062"/>
    <w:rsid w:val="00DE3524"/>
    <w:rsid w:val="00DF34B4"/>
    <w:rsid w:val="00DF51AC"/>
    <w:rsid w:val="00E01AFE"/>
    <w:rsid w:val="00E071A6"/>
    <w:rsid w:val="00E1610D"/>
    <w:rsid w:val="00E202F6"/>
    <w:rsid w:val="00E33366"/>
    <w:rsid w:val="00E40CDB"/>
    <w:rsid w:val="00E510B5"/>
    <w:rsid w:val="00E624A6"/>
    <w:rsid w:val="00E65CFB"/>
    <w:rsid w:val="00E65F4A"/>
    <w:rsid w:val="00E67D4C"/>
    <w:rsid w:val="00E743B9"/>
    <w:rsid w:val="00E754A9"/>
    <w:rsid w:val="00E7560C"/>
    <w:rsid w:val="00E85314"/>
    <w:rsid w:val="00E90756"/>
    <w:rsid w:val="00E977DA"/>
    <w:rsid w:val="00EA1D99"/>
    <w:rsid w:val="00EA2B90"/>
    <w:rsid w:val="00EA3984"/>
    <w:rsid w:val="00EB017C"/>
    <w:rsid w:val="00ED1C43"/>
    <w:rsid w:val="00ED4E21"/>
    <w:rsid w:val="00EE1AD7"/>
    <w:rsid w:val="00EE4F4E"/>
    <w:rsid w:val="00EF1F77"/>
    <w:rsid w:val="00F04ACF"/>
    <w:rsid w:val="00F07CF5"/>
    <w:rsid w:val="00F10074"/>
    <w:rsid w:val="00F11C39"/>
    <w:rsid w:val="00F13C8E"/>
    <w:rsid w:val="00F1743E"/>
    <w:rsid w:val="00F21989"/>
    <w:rsid w:val="00F27A84"/>
    <w:rsid w:val="00F31EA4"/>
    <w:rsid w:val="00F3321D"/>
    <w:rsid w:val="00F37276"/>
    <w:rsid w:val="00F46695"/>
    <w:rsid w:val="00F51C91"/>
    <w:rsid w:val="00F61992"/>
    <w:rsid w:val="00F6261C"/>
    <w:rsid w:val="00F668D1"/>
    <w:rsid w:val="00F679C2"/>
    <w:rsid w:val="00F714CE"/>
    <w:rsid w:val="00F74FE0"/>
    <w:rsid w:val="00F85191"/>
    <w:rsid w:val="00F861B0"/>
    <w:rsid w:val="00F97E51"/>
    <w:rsid w:val="00FA0583"/>
    <w:rsid w:val="00FA0758"/>
    <w:rsid w:val="00FB1768"/>
    <w:rsid w:val="00FC1DAB"/>
    <w:rsid w:val="00FC374A"/>
    <w:rsid w:val="00FC4BB7"/>
    <w:rsid w:val="00FD0514"/>
    <w:rsid w:val="00FD2370"/>
    <w:rsid w:val="00FF02A9"/>
    <w:rsid w:val="00FF1C29"/>
    <w:rsid w:val="00FF4FF5"/>
    <w:rsid w:val="00FF6F75"/>
    <w:rsid w:val="00FF7E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740A06"/>
  <w15:docId w15:val="{A0C2A25A-E93B-5545-984B-4F74BBABB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33366"/>
    <w:rPr>
      <w:color w:val="0000FF" w:themeColor="hyperlink"/>
      <w:u w:val="single"/>
    </w:rPr>
  </w:style>
  <w:style w:type="character" w:styleId="UnresolvedMention">
    <w:name w:val="Unresolved Mention"/>
    <w:basedOn w:val="DefaultParagraphFont"/>
    <w:uiPriority w:val="99"/>
    <w:semiHidden/>
    <w:unhideWhenUsed/>
    <w:rsid w:val="00E33366"/>
    <w:rPr>
      <w:color w:val="605E5C"/>
      <w:shd w:val="clear" w:color="auto" w:fill="E1DFDD"/>
    </w:rPr>
  </w:style>
  <w:style w:type="paragraph" w:styleId="ListParagraph">
    <w:name w:val="List Paragraph"/>
    <w:basedOn w:val="Normal"/>
    <w:uiPriority w:val="34"/>
    <w:qFormat/>
    <w:rsid w:val="00747D1A"/>
    <w:pPr>
      <w:ind w:left="720"/>
      <w:contextualSpacing/>
    </w:pPr>
  </w:style>
  <w:style w:type="character" w:styleId="PlaceholderText">
    <w:name w:val="Placeholder Text"/>
    <w:basedOn w:val="DefaultParagraphFont"/>
    <w:uiPriority w:val="99"/>
    <w:semiHidden/>
    <w:rsid w:val="00747D1A"/>
    <w:rPr>
      <w:color w:val="808080"/>
    </w:rPr>
  </w:style>
  <w:style w:type="paragraph" w:customStyle="1" w:styleId="EndNoteBibliographyTitle">
    <w:name w:val="EndNote Bibliography Title"/>
    <w:basedOn w:val="Normal"/>
    <w:link w:val="EndNoteBibliographyTitleChar"/>
    <w:rsid w:val="00F04ACF"/>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F04ACF"/>
    <w:rPr>
      <w:rFonts w:ascii="Arial" w:hAnsi="Arial" w:cs="Arial"/>
    </w:rPr>
  </w:style>
  <w:style w:type="paragraph" w:customStyle="1" w:styleId="EndNoteBibliography">
    <w:name w:val="EndNote Bibliography"/>
    <w:basedOn w:val="Normal"/>
    <w:link w:val="EndNoteBibliographyChar"/>
    <w:rsid w:val="00F04ACF"/>
    <w:rPr>
      <w:rFonts w:ascii="Arial" w:hAnsi="Arial" w:cs="Arial"/>
    </w:rPr>
  </w:style>
  <w:style w:type="character" w:customStyle="1" w:styleId="EndNoteBibliographyChar">
    <w:name w:val="EndNote Bibliography Char"/>
    <w:basedOn w:val="DefaultParagraphFont"/>
    <w:link w:val="EndNoteBibliography"/>
    <w:rsid w:val="00F04ACF"/>
    <w:rPr>
      <w:rFonts w:ascii="Arial" w:hAnsi="Arial" w:cs="Arial"/>
    </w:rPr>
  </w:style>
  <w:style w:type="character" w:styleId="CommentReference">
    <w:name w:val="annotation reference"/>
    <w:basedOn w:val="DefaultParagraphFont"/>
    <w:uiPriority w:val="99"/>
    <w:semiHidden/>
    <w:unhideWhenUsed/>
    <w:rsid w:val="00FF7E33"/>
    <w:rPr>
      <w:sz w:val="16"/>
      <w:szCs w:val="16"/>
    </w:rPr>
  </w:style>
  <w:style w:type="paragraph" w:styleId="CommentText">
    <w:name w:val="annotation text"/>
    <w:basedOn w:val="Normal"/>
    <w:link w:val="CommentTextChar"/>
    <w:uiPriority w:val="99"/>
    <w:semiHidden/>
    <w:unhideWhenUsed/>
    <w:rsid w:val="00FF7E33"/>
    <w:rPr>
      <w:sz w:val="20"/>
      <w:szCs w:val="20"/>
    </w:rPr>
  </w:style>
  <w:style w:type="character" w:customStyle="1" w:styleId="CommentTextChar">
    <w:name w:val="Comment Text Char"/>
    <w:basedOn w:val="DefaultParagraphFont"/>
    <w:link w:val="CommentText"/>
    <w:uiPriority w:val="99"/>
    <w:semiHidden/>
    <w:rsid w:val="00FF7E33"/>
    <w:rPr>
      <w:sz w:val="20"/>
      <w:szCs w:val="20"/>
    </w:rPr>
  </w:style>
  <w:style w:type="paragraph" w:styleId="CommentSubject">
    <w:name w:val="annotation subject"/>
    <w:basedOn w:val="CommentText"/>
    <w:next w:val="CommentText"/>
    <w:link w:val="CommentSubjectChar"/>
    <w:uiPriority w:val="99"/>
    <w:semiHidden/>
    <w:unhideWhenUsed/>
    <w:rsid w:val="00FF7E33"/>
    <w:rPr>
      <w:b/>
      <w:bCs/>
    </w:rPr>
  </w:style>
  <w:style w:type="character" w:customStyle="1" w:styleId="CommentSubjectChar">
    <w:name w:val="Comment Subject Char"/>
    <w:basedOn w:val="CommentTextChar"/>
    <w:link w:val="CommentSubject"/>
    <w:uiPriority w:val="99"/>
    <w:semiHidden/>
    <w:rsid w:val="00FF7E33"/>
    <w:rPr>
      <w:b/>
      <w:bCs/>
      <w:sz w:val="20"/>
      <w:szCs w:val="20"/>
    </w:rPr>
  </w:style>
  <w:style w:type="paragraph" w:styleId="Revision">
    <w:name w:val="Revision"/>
    <w:hidden/>
    <w:uiPriority w:val="99"/>
    <w:semiHidden/>
    <w:rsid w:val="0043054B"/>
    <w:pPr>
      <w:widowControl/>
      <w:jc w:val="left"/>
    </w:pPr>
  </w:style>
  <w:style w:type="paragraph" w:styleId="Footer">
    <w:name w:val="footer"/>
    <w:basedOn w:val="Normal"/>
    <w:link w:val="FooterChar"/>
    <w:uiPriority w:val="99"/>
    <w:unhideWhenUsed/>
    <w:rsid w:val="00DD7062"/>
    <w:pPr>
      <w:tabs>
        <w:tab w:val="center" w:pos="4680"/>
        <w:tab w:val="right" w:pos="9360"/>
      </w:tabs>
    </w:pPr>
  </w:style>
  <w:style w:type="character" w:customStyle="1" w:styleId="FooterChar">
    <w:name w:val="Footer Char"/>
    <w:basedOn w:val="DefaultParagraphFont"/>
    <w:link w:val="Footer"/>
    <w:uiPriority w:val="99"/>
    <w:rsid w:val="00DD7062"/>
  </w:style>
  <w:style w:type="character" w:styleId="FollowedHyperlink">
    <w:name w:val="FollowedHyperlink"/>
    <w:basedOn w:val="DefaultParagraphFont"/>
    <w:uiPriority w:val="99"/>
    <w:semiHidden/>
    <w:unhideWhenUsed/>
    <w:rsid w:val="00541548"/>
    <w:rPr>
      <w:color w:val="800080" w:themeColor="followedHyperlink"/>
      <w:u w:val="single"/>
    </w:rPr>
  </w:style>
  <w:style w:type="character" w:styleId="LineNumber">
    <w:name w:val="line number"/>
    <w:basedOn w:val="DefaultParagraphFont"/>
    <w:uiPriority w:val="99"/>
    <w:semiHidden/>
    <w:unhideWhenUsed/>
    <w:rsid w:val="002101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128243">
      <w:bodyDiv w:val="1"/>
      <w:marLeft w:val="0"/>
      <w:marRight w:val="0"/>
      <w:marTop w:val="0"/>
      <w:marBottom w:val="0"/>
      <w:divBdr>
        <w:top w:val="none" w:sz="0" w:space="0" w:color="auto"/>
        <w:left w:val="none" w:sz="0" w:space="0" w:color="auto"/>
        <w:bottom w:val="none" w:sz="0" w:space="0" w:color="auto"/>
        <w:right w:val="none" w:sz="0" w:space="0" w:color="auto"/>
      </w:divBdr>
    </w:div>
    <w:div w:id="613247249">
      <w:bodyDiv w:val="1"/>
      <w:marLeft w:val="0"/>
      <w:marRight w:val="0"/>
      <w:marTop w:val="0"/>
      <w:marBottom w:val="0"/>
      <w:divBdr>
        <w:top w:val="none" w:sz="0" w:space="0" w:color="auto"/>
        <w:left w:val="none" w:sz="0" w:space="0" w:color="auto"/>
        <w:bottom w:val="none" w:sz="0" w:space="0" w:color="auto"/>
        <w:right w:val="none" w:sz="0" w:space="0" w:color="auto"/>
      </w:divBdr>
    </w:div>
    <w:div w:id="761952087">
      <w:bodyDiv w:val="1"/>
      <w:marLeft w:val="0"/>
      <w:marRight w:val="0"/>
      <w:marTop w:val="0"/>
      <w:marBottom w:val="0"/>
      <w:divBdr>
        <w:top w:val="none" w:sz="0" w:space="0" w:color="auto"/>
        <w:left w:val="none" w:sz="0" w:space="0" w:color="auto"/>
        <w:bottom w:val="none" w:sz="0" w:space="0" w:color="auto"/>
        <w:right w:val="none" w:sz="0" w:space="0" w:color="auto"/>
      </w:divBdr>
    </w:div>
    <w:div w:id="1056390312">
      <w:bodyDiv w:val="1"/>
      <w:marLeft w:val="0"/>
      <w:marRight w:val="0"/>
      <w:marTop w:val="0"/>
      <w:marBottom w:val="0"/>
      <w:divBdr>
        <w:top w:val="none" w:sz="0" w:space="0" w:color="auto"/>
        <w:left w:val="none" w:sz="0" w:space="0" w:color="auto"/>
        <w:bottom w:val="none" w:sz="0" w:space="0" w:color="auto"/>
        <w:right w:val="none" w:sz="0" w:space="0" w:color="auto"/>
      </w:divBdr>
    </w:div>
    <w:div w:id="1288122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iwas.gautam@duke.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urann.chan@duke.edu" TargetMode="External"/><Relationship Id="rId12" Type="http://schemas.openxmlformats.org/officeDocument/2006/relationships/hyperlink" Target="https://imaris.oxinst.co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agej.net/SNT"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www.addgene.org/14883/" TargetMode="External"/><Relationship Id="rId4" Type="http://schemas.openxmlformats.org/officeDocument/2006/relationships/webSettings" Target="webSettings.xml"/><Relationship Id="rId9" Type="http://schemas.openxmlformats.org/officeDocument/2006/relationships/hyperlink" Target="mailto:west@neuro.duke.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1</Pages>
  <Words>5433</Words>
  <Characters>3097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dhya Iyer</cp:lastModifiedBy>
  <cp:revision>4</cp:revision>
  <dcterms:created xsi:type="dcterms:W3CDTF">2021-04-09T20:04:00Z</dcterms:created>
  <dcterms:modified xsi:type="dcterms:W3CDTF">2021-04-12T07:08:00Z</dcterms:modified>
</cp:coreProperties>
</file>